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1AD0" w:rsidRDefault="000D0C9F" w:rsidP="000D0C9F">
      <w:pPr>
        <w:pStyle w:val="BiasaAja"/>
        <w:spacing w:line="240" w:lineRule="auto"/>
        <w:jc w:val="center"/>
        <w:rPr>
          <w:rFonts w:cs="Times New Roman"/>
          <w:sz w:val="22"/>
          <w:lang w:val="id-ID"/>
        </w:rPr>
      </w:pPr>
      <w:bookmarkStart w:id="0" w:name="_Hlk37003310"/>
      <w:bookmarkStart w:id="1" w:name="_Toc37016367"/>
      <w:bookmarkStart w:id="2" w:name="_Toc38012836"/>
      <w:bookmarkStart w:id="3" w:name="_Toc38017952"/>
      <w:bookmarkEnd w:id="0"/>
      <w:r w:rsidRPr="000D0C9F">
        <w:rPr>
          <w:rFonts w:cs="Times New Roman"/>
          <w:sz w:val="22"/>
          <w:lang w:val="id-ID"/>
        </w:rPr>
        <w:t>EFISIENSI TEKNIS USAHATANI PADI ORGANIK DI DESA SUMBERNGEPOH KECAMATAN LAWANG KABUPATEN MALANG</w:t>
      </w:r>
      <w:bookmarkEnd w:id="1"/>
      <w:bookmarkEnd w:id="2"/>
      <w:bookmarkEnd w:id="3"/>
    </w:p>
    <w:p w:rsidR="000D0C9F" w:rsidRPr="001007BF" w:rsidRDefault="000D0C9F" w:rsidP="000D0C9F">
      <w:pPr>
        <w:pStyle w:val="BABJURNAL"/>
        <w:jc w:val="center"/>
        <w:rPr>
          <w:rFonts w:ascii="Times New Roman" w:hAnsi="Times New Roman" w:cs="Times New Roman"/>
          <w:i/>
          <w:color w:val="000000" w:themeColor="text1"/>
          <w:lang w:val="id-ID"/>
        </w:rPr>
      </w:pPr>
      <w:r w:rsidRPr="001007BF">
        <w:rPr>
          <w:rFonts w:ascii="Times New Roman" w:hAnsi="Times New Roman" w:cs="Times New Roman"/>
          <w:i/>
          <w:color w:val="000000" w:themeColor="text1"/>
          <w:lang w:val="id-ID"/>
        </w:rPr>
        <w:t>TECHNICAL EFFICIENCY OF ORGANIK RICE FARMING IN SUMBERNGEPOH VILLAGE, LAWANG DISTRICT, MALANG DISTRICT</w:t>
      </w:r>
    </w:p>
    <w:p w:rsidR="00B31AD0" w:rsidRPr="00361348" w:rsidRDefault="00B31AD0" w:rsidP="00B31AD0">
      <w:pPr>
        <w:jc w:val="center"/>
        <w:rPr>
          <w:b/>
          <w:i/>
          <w:sz w:val="22"/>
        </w:rPr>
      </w:pPr>
    </w:p>
    <w:p w:rsidR="00427DE4" w:rsidRPr="00427DE4" w:rsidRDefault="000D0C9F" w:rsidP="00427DE4">
      <w:pPr>
        <w:jc w:val="center"/>
        <w:rPr>
          <w:b/>
          <w:sz w:val="22"/>
          <w:szCs w:val="22"/>
        </w:rPr>
      </w:pPr>
      <w:r>
        <w:rPr>
          <w:b/>
          <w:sz w:val="22"/>
          <w:szCs w:val="22"/>
        </w:rPr>
        <w:t>Tutik Cahyati</w:t>
      </w:r>
      <w:r w:rsidR="00427DE4" w:rsidRPr="00427DE4">
        <w:rPr>
          <w:b/>
          <w:sz w:val="22"/>
          <w:szCs w:val="22"/>
          <w:vertAlign w:val="superscript"/>
        </w:rPr>
        <w:t>1*</w:t>
      </w:r>
      <w:r>
        <w:rPr>
          <w:b/>
          <w:sz w:val="22"/>
          <w:szCs w:val="22"/>
        </w:rPr>
        <w:t xml:space="preserve"> dan Fuad Hasan</w:t>
      </w:r>
      <w:r w:rsidR="00427DE4" w:rsidRPr="00427DE4">
        <w:rPr>
          <w:b/>
          <w:sz w:val="22"/>
          <w:szCs w:val="22"/>
          <w:vertAlign w:val="superscript"/>
        </w:rPr>
        <w:t>2</w:t>
      </w:r>
      <w:r w:rsidR="00427DE4" w:rsidRPr="00427DE4">
        <w:rPr>
          <w:b/>
          <w:sz w:val="22"/>
          <w:szCs w:val="22"/>
        </w:rPr>
        <w:t xml:space="preserve"> </w:t>
      </w:r>
    </w:p>
    <w:p w:rsidR="00427DE4" w:rsidRPr="000D0C9F" w:rsidRDefault="000D0C9F" w:rsidP="00427DE4">
      <w:pPr>
        <w:jc w:val="center"/>
        <w:rPr>
          <w:sz w:val="22"/>
          <w:szCs w:val="22"/>
        </w:rPr>
      </w:pPr>
      <w:r w:rsidRPr="000D0C9F">
        <w:rPr>
          <w:sz w:val="22"/>
          <w:szCs w:val="22"/>
          <w:vertAlign w:val="superscript"/>
        </w:rPr>
        <w:t>1</w:t>
      </w:r>
      <w:r w:rsidRPr="000D0C9F">
        <w:rPr>
          <w:color w:val="000000" w:themeColor="text1"/>
          <w:sz w:val="22"/>
          <w:szCs w:val="22"/>
        </w:rPr>
        <w:t>Program Studi Agribisnis Fakultas Pertanian Universitas Trunojoyo Madura</w:t>
      </w:r>
    </w:p>
    <w:p w:rsidR="00427DE4" w:rsidRPr="000D0C9F" w:rsidRDefault="000D0C9F" w:rsidP="00427DE4">
      <w:pPr>
        <w:jc w:val="center"/>
        <w:rPr>
          <w:sz w:val="22"/>
          <w:szCs w:val="22"/>
        </w:rPr>
      </w:pPr>
      <w:r w:rsidRPr="000D0C9F">
        <w:rPr>
          <w:sz w:val="22"/>
          <w:szCs w:val="22"/>
        </w:rPr>
        <w:t>(</w:t>
      </w:r>
      <w:r w:rsidR="00427DE4" w:rsidRPr="000D0C9F">
        <w:rPr>
          <w:sz w:val="22"/>
          <w:szCs w:val="22"/>
          <w:lang w:val="en-US"/>
        </w:rPr>
        <w:t xml:space="preserve">Email: </w:t>
      </w:r>
      <w:hyperlink r:id="rId9" w:history="1">
        <w:r w:rsidRPr="000D0C9F">
          <w:rPr>
            <w:rStyle w:val="Hyperlink"/>
            <w:sz w:val="22"/>
            <w:szCs w:val="22"/>
          </w:rPr>
          <w:t>tutikcahyati029@gmail.com</w:t>
        </w:r>
      </w:hyperlink>
      <w:r w:rsidRPr="000D0C9F">
        <w:rPr>
          <w:sz w:val="22"/>
          <w:szCs w:val="22"/>
        </w:rPr>
        <w:t>)</w:t>
      </w:r>
    </w:p>
    <w:p w:rsidR="00427DE4" w:rsidRPr="000D0C9F" w:rsidRDefault="00427DE4" w:rsidP="00427DE4">
      <w:pPr>
        <w:jc w:val="center"/>
        <w:rPr>
          <w:sz w:val="22"/>
          <w:szCs w:val="22"/>
        </w:rPr>
      </w:pPr>
      <w:r w:rsidRPr="000D0C9F">
        <w:rPr>
          <w:sz w:val="22"/>
          <w:szCs w:val="22"/>
          <w:vertAlign w:val="superscript"/>
          <w:lang w:val="en-US"/>
        </w:rPr>
        <w:t>2</w:t>
      </w:r>
      <w:r w:rsidRPr="000D0C9F">
        <w:rPr>
          <w:sz w:val="22"/>
          <w:szCs w:val="22"/>
        </w:rPr>
        <w:t>(</w:t>
      </w:r>
      <w:r w:rsidR="000D0C9F" w:rsidRPr="000D0C9F">
        <w:rPr>
          <w:color w:val="000000" w:themeColor="text1"/>
          <w:sz w:val="22"/>
          <w:szCs w:val="22"/>
        </w:rPr>
        <w:t>Program Studi Agribisnis Fakultas Pertanian Universitas Trunojoyo Madura</w:t>
      </w:r>
      <w:r w:rsidRPr="000D0C9F">
        <w:rPr>
          <w:sz w:val="22"/>
          <w:szCs w:val="22"/>
        </w:rPr>
        <w:t>)</w:t>
      </w:r>
    </w:p>
    <w:p w:rsidR="00427DE4" w:rsidRPr="000D0C9F" w:rsidRDefault="00427DE4" w:rsidP="00427DE4">
      <w:pPr>
        <w:jc w:val="center"/>
        <w:rPr>
          <w:sz w:val="22"/>
          <w:szCs w:val="22"/>
        </w:rPr>
      </w:pPr>
      <w:r w:rsidRPr="000D0C9F">
        <w:rPr>
          <w:sz w:val="22"/>
          <w:szCs w:val="22"/>
          <w:lang w:val="en-US"/>
        </w:rPr>
        <w:t>(</w:t>
      </w:r>
      <w:hyperlink r:id="rId10" w:history="1">
        <w:r w:rsidR="000D0C9F" w:rsidRPr="000D0C9F">
          <w:rPr>
            <w:rStyle w:val="Hyperlink"/>
            <w:sz w:val="22"/>
            <w:szCs w:val="22"/>
            <w:lang w:val="en-US"/>
          </w:rPr>
          <w:t>fuad.hsn@gmail.com</w:t>
        </w:r>
      </w:hyperlink>
      <w:r w:rsidR="000D0C9F" w:rsidRPr="000D0C9F">
        <w:rPr>
          <w:sz w:val="22"/>
          <w:szCs w:val="22"/>
        </w:rPr>
        <w:t>)</w:t>
      </w:r>
    </w:p>
    <w:p w:rsidR="00427DE4" w:rsidRDefault="000D0C9F" w:rsidP="00427DE4">
      <w:pPr>
        <w:jc w:val="center"/>
        <w:rPr>
          <w:b/>
          <w:sz w:val="22"/>
          <w:szCs w:val="22"/>
        </w:rPr>
      </w:pPr>
      <w:r>
        <w:rPr>
          <w:b/>
          <w:sz w:val="22"/>
          <w:szCs w:val="22"/>
        </w:rPr>
        <w:t xml:space="preserve"> </w:t>
      </w:r>
    </w:p>
    <w:p w:rsidR="00C950E1" w:rsidRPr="00C950E1" w:rsidRDefault="00C950E1" w:rsidP="00362718">
      <w:pPr>
        <w:spacing w:after="120"/>
        <w:jc w:val="center"/>
        <w:rPr>
          <w:b/>
          <w:i/>
          <w:sz w:val="22"/>
          <w:szCs w:val="22"/>
        </w:rPr>
      </w:pPr>
      <w:r w:rsidRPr="00C950E1">
        <w:rPr>
          <w:b/>
          <w:i/>
          <w:sz w:val="22"/>
          <w:szCs w:val="22"/>
        </w:rPr>
        <w:t>ABSTRACT</w:t>
      </w:r>
    </w:p>
    <w:p w:rsidR="000D0C9F" w:rsidRPr="000D0C9F" w:rsidRDefault="000D0C9F" w:rsidP="000D0C9F">
      <w:pPr>
        <w:pStyle w:val="BABJURNAL"/>
        <w:rPr>
          <w:rFonts w:ascii="Times New Roman" w:hAnsi="Times New Roman" w:cs="Times New Roman"/>
          <w:b w:val="0"/>
          <w:i/>
          <w:color w:val="000000" w:themeColor="text1"/>
          <w:lang w:val="id-ID"/>
        </w:rPr>
      </w:pPr>
      <w:r w:rsidRPr="000D0C9F">
        <w:rPr>
          <w:rFonts w:ascii="Times New Roman" w:hAnsi="Times New Roman" w:cs="Times New Roman"/>
          <w:b w:val="0"/>
          <w:i/>
          <w:color w:val="000000" w:themeColor="text1"/>
          <w:lang w:val="id-ID"/>
        </w:rPr>
        <w:t>Rice is a commodity that has a dominant role in providing food for the people of Indonesia. Rice production in 2014 to 2018 has increased, but the agricultural system in its cultivation is still largely inorganic and has a negative impact on the environment. However, this condition is no longer experienced by farmers in Sumberngepoh Village, because farmers have used organic rice cultivation systems. The purpose of this study is to analyze the factors that are predicted to have an effect on organic rice production, measure the level of efficiency and sources of inefficiency, and calculate the potential of products lost due to inefficiencies. This research was conducted in Sumberngepoh Village, Lawang District, Malang Regency in October 2019. Sampling was carried out by census. The research method uses the Stochastic Frontier Production Function with the Cobb-Douglass model. The results of this study indicate that the variable land, seeds, labor, and liquid organic fertilizer significantly influence. The average level of technical efficiency is 0.84%. The research results also showed that technical inefficiencies in the age, education, and frequency of participating in counseling had negative values. Potential product losses due to technical inefficiencies were on average 793.61 kg.</w:t>
      </w:r>
    </w:p>
    <w:p w:rsidR="00071D78" w:rsidRPr="000D0C9F" w:rsidRDefault="00361348" w:rsidP="000D0C9F">
      <w:pPr>
        <w:spacing w:before="120"/>
        <w:jc w:val="both"/>
        <w:rPr>
          <w:i/>
          <w:sz w:val="22"/>
          <w:szCs w:val="22"/>
        </w:rPr>
      </w:pPr>
      <w:r w:rsidRPr="000D0C9F">
        <w:rPr>
          <w:b/>
          <w:i/>
          <w:sz w:val="22"/>
          <w:szCs w:val="22"/>
        </w:rPr>
        <w:t>Keyword</w:t>
      </w:r>
      <w:r w:rsidRPr="000D0C9F">
        <w:rPr>
          <w:i/>
          <w:sz w:val="22"/>
          <w:szCs w:val="22"/>
        </w:rPr>
        <w:t xml:space="preserve">s: </w:t>
      </w:r>
      <w:r w:rsidR="000D0C9F" w:rsidRPr="000D0C9F">
        <w:rPr>
          <w:i/>
          <w:color w:val="000000" w:themeColor="text1"/>
          <w:sz w:val="22"/>
          <w:szCs w:val="22"/>
        </w:rPr>
        <w:t>Organik Rice, Technical Efficiency, Inefficiency, Stocastik Frontier</w:t>
      </w:r>
    </w:p>
    <w:p w:rsidR="00C950E1" w:rsidRPr="00C950E1" w:rsidRDefault="00C950E1" w:rsidP="002C4DAC">
      <w:pPr>
        <w:spacing w:before="240" w:after="120"/>
        <w:jc w:val="center"/>
        <w:rPr>
          <w:b/>
          <w:sz w:val="22"/>
          <w:szCs w:val="22"/>
          <w:lang w:eastAsia="id-ID"/>
        </w:rPr>
      </w:pPr>
      <w:r w:rsidRPr="00C950E1">
        <w:rPr>
          <w:b/>
          <w:sz w:val="22"/>
          <w:szCs w:val="22"/>
          <w:lang w:eastAsia="id-ID"/>
        </w:rPr>
        <w:t>ABSTRAK</w:t>
      </w:r>
    </w:p>
    <w:p w:rsidR="000D0C9F" w:rsidRPr="000D0C9F" w:rsidRDefault="000D0C9F" w:rsidP="000D0C9F">
      <w:pPr>
        <w:pStyle w:val="BABJURNAL"/>
        <w:rPr>
          <w:rFonts w:ascii="Times New Roman" w:hAnsi="Times New Roman" w:cs="Times New Roman"/>
          <w:b w:val="0"/>
          <w:i/>
          <w:color w:val="000000" w:themeColor="text1"/>
          <w:lang w:val="id-ID"/>
        </w:rPr>
      </w:pPr>
      <w:r w:rsidRPr="000D0C9F">
        <w:rPr>
          <w:rFonts w:ascii="Times New Roman" w:hAnsi="Times New Roman" w:cs="Times New Roman"/>
          <w:b w:val="0"/>
          <w:i/>
          <w:color w:val="000000" w:themeColor="text1"/>
          <w:lang w:val="id-ID"/>
        </w:rPr>
        <w:t xml:space="preserve">Padi merupakan merupakan komoditas yang memiliki peran dominan dalam penyediaan kebutuhan pangan bagi masyarakat Indonesia. Produksi padi ada tahun 2014 hingga 2018 mengalami kenaikan, namun sistem pertanian dalam budidayanya sebagian besar masih bersifat anorganik dan menimbulkan dampak negatif terhadap lingkungan. Namun kondisi ini sudah tidak dialami oleh petani yang ada di Desa Sumberngepoh, karena para petani telah menggunakan sistem budidaya padi secara organik. Tujuan penelitian ini yaitu menganalisis faktor yang diprediksi berpengaruh pada produksi padi organik, mengukur tingkat efisiensi dan sumber penyebab inefisiensinya, serta menghitung potensi produk yang hilang akibat adanya inefisiensi. Penelitian ini dilakukan di Desa Sumberngepoh Kecamatan Lawang Kabupaten Malang pada bulan oktober 2019. Pengambilan sampel dilakukan secara sensus. Metode penelitian menggunakan Fungsi Produksi Stocastik Frontier dengan model Cobb-Douglass. Hasil penelitian ini menunjukkan bahwa variabel </w:t>
      </w:r>
      <w:proofErr w:type="spellStart"/>
      <w:r w:rsidRPr="000D0C9F">
        <w:rPr>
          <w:rFonts w:ascii="Times New Roman" w:hAnsi="Times New Roman" w:cs="Times New Roman"/>
          <w:b w:val="0"/>
          <w:i/>
          <w:color w:val="000000" w:themeColor="text1"/>
        </w:rPr>
        <w:t>lahan</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benih</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tenaga</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kerja</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dan</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pupuk</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organik</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cair</w:t>
      </w:r>
      <w:proofErr w:type="spellEnd"/>
      <w:r w:rsidRPr="000D0C9F">
        <w:rPr>
          <w:rFonts w:ascii="Times New Roman" w:hAnsi="Times New Roman" w:cs="Times New Roman"/>
          <w:b w:val="0"/>
          <w:i/>
          <w:color w:val="000000" w:themeColor="text1"/>
          <w:lang w:val="id-ID"/>
        </w:rPr>
        <w:t xml:space="preserve"> secara signifikan berpengaruh. Tingkat efisiensi teknis rata-rata sebesar 0.84%. Hasil penelitan juga menunjukkan bahwa inefisiensi teknis pada variabel</w:t>
      </w:r>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umur</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lastRenderedPageBreak/>
        <w:t>pendidikan</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dan</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frekuensi</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ikut</w:t>
      </w:r>
      <w:proofErr w:type="spellEnd"/>
      <w:r w:rsidRPr="000D0C9F">
        <w:rPr>
          <w:rFonts w:ascii="Times New Roman" w:hAnsi="Times New Roman" w:cs="Times New Roman"/>
          <w:b w:val="0"/>
          <w:i/>
          <w:color w:val="000000" w:themeColor="text1"/>
        </w:rPr>
        <w:t xml:space="preserve"> </w:t>
      </w:r>
      <w:proofErr w:type="spellStart"/>
      <w:r w:rsidRPr="000D0C9F">
        <w:rPr>
          <w:rFonts w:ascii="Times New Roman" w:hAnsi="Times New Roman" w:cs="Times New Roman"/>
          <w:b w:val="0"/>
          <w:i/>
          <w:color w:val="000000" w:themeColor="text1"/>
        </w:rPr>
        <w:t>penyuluhan</w:t>
      </w:r>
      <w:proofErr w:type="spellEnd"/>
      <w:r w:rsidRPr="000D0C9F">
        <w:rPr>
          <w:rFonts w:ascii="Times New Roman" w:hAnsi="Times New Roman" w:cs="Times New Roman"/>
          <w:b w:val="0"/>
          <w:i/>
          <w:color w:val="000000" w:themeColor="text1"/>
          <w:lang w:val="id-ID"/>
        </w:rPr>
        <w:t xml:space="preserve"> memiliki nilai negatif. Potensi produk yang hilang akibat inefisiensi teknis rata-rat sebesar 793,61 kg.</w:t>
      </w:r>
    </w:p>
    <w:p w:rsidR="00361348" w:rsidRPr="00361348" w:rsidRDefault="009E71D7" w:rsidP="009E71D7">
      <w:pPr>
        <w:jc w:val="both"/>
        <w:rPr>
          <w:color w:val="000000"/>
          <w:sz w:val="22"/>
          <w:szCs w:val="22"/>
        </w:rPr>
      </w:pPr>
      <w:r w:rsidRPr="009E71D7">
        <w:rPr>
          <w:sz w:val="22"/>
          <w:szCs w:val="22"/>
        </w:rPr>
        <w:t>.</w:t>
      </w:r>
    </w:p>
    <w:p w:rsidR="00D36A3B" w:rsidRPr="002120E5" w:rsidRDefault="00361348" w:rsidP="00361348">
      <w:pPr>
        <w:spacing w:before="120"/>
        <w:jc w:val="both"/>
        <w:rPr>
          <w:sz w:val="22"/>
          <w:szCs w:val="22"/>
        </w:rPr>
      </w:pPr>
      <w:r w:rsidRPr="00361348">
        <w:rPr>
          <w:b/>
          <w:color w:val="000000"/>
          <w:sz w:val="22"/>
          <w:szCs w:val="22"/>
        </w:rPr>
        <w:t>Kata kunci</w:t>
      </w:r>
      <w:r w:rsidRPr="00361348">
        <w:rPr>
          <w:color w:val="000000"/>
          <w:sz w:val="22"/>
          <w:szCs w:val="22"/>
        </w:rPr>
        <w:t xml:space="preserve">: </w:t>
      </w:r>
      <w:r w:rsidR="000D0C9F" w:rsidRPr="00A55AFE">
        <w:rPr>
          <w:rFonts w:cs="Arial"/>
          <w:i/>
          <w:color w:val="000000" w:themeColor="text1"/>
          <w:sz w:val="22"/>
        </w:rPr>
        <w:t>Padi Organik, Efisiensi Teknis, Inefisiensi,  Stocastik Frontier</w:t>
      </w:r>
    </w:p>
    <w:p w:rsidR="00D36A3B" w:rsidRDefault="00D36A3B" w:rsidP="00C950E1">
      <w:pPr>
        <w:tabs>
          <w:tab w:val="left" w:pos="906"/>
        </w:tabs>
        <w:jc w:val="center"/>
        <w:rPr>
          <w:b/>
          <w:sz w:val="22"/>
          <w:szCs w:val="22"/>
        </w:rPr>
      </w:pPr>
    </w:p>
    <w:p w:rsidR="00C950E1" w:rsidRPr="00C950E1" w:rsidRDefault="00C950E1" w:rsidP="00C950E1">
      <w:pPr>
        <w:tabs>
          <w:tab w:val="left" w:pos="906"/>
        </w:tabs>
        <w:jc w:val="center"/>
        <w:rPr>
          <w:b/>
          <w:sz w:val="22"/>
          <w:szCs w:val="22"/>
        </w:rPr>
      </w:pPr>
      <w:r w:rsidRPr="00C950E1">
        <w:rPr>
          <w:b/>
          <w:sz w:val="22"/>
          <w:szCs w:val="22"/>
        </w:rPr>
        <w:t>PENDAHULUAN</w:t>
      </w:r>
    </w:p>
    <w:p w:rsidR="00C950E1" w:rsidRPr="00C950E1" w:rsidRDefault="00C950E1" w:rsidP="00C950E1">
      <w:pPr>
        <w:jc w:val="both"/>
        <w:rPr>
          <w:sz w:val="22"/>
          <w:szCs w:val="22"/>
        </w:rPr>
      </w:pPr>
    </w:p>
    <w:p w:rsidR="001007BF" w:rsidRPr="001007BF" w:rsidRDefault="001007BF" w:rsidP="001007BF">
      <w:pPr>
        <w:ind w:firstLine="567"/>
        <w:jc w:val="both"/>
        <w:rPr>
          <w:rFonts w:cs="Arial"/>
          <w:color w:val="000000" w:themeColor="text1"/>
          <w:sz w:val="22"/>
          <w:szCs w:val="22"/>
        </w:rPr>
      </w:pPr>
      <w:r w:rsidRPr="001007BF">
        <w:rPr>
          <w:rFonts w:cs="Arial"/>
          <w:color w:val="000000" w:themeColor="text1"/>
          <w:sz w:val="22"/>
          <w:szCs w:val="22"/>
        </w:rPr>
        <w:t>Produksi padi di Indonesia terus mengalami kenaikan. Pada tahun 2014 produksi sebesar 70.846.465 Ton naik menjadi  83.037.150 Ton di tahun 2018 (Tabel 1). Kenaikan produksi padi  menjadi salah satu penyelesaian masalah untuk memenuhi ketersediaan beras yang di butuhkan masyarakat. Perkembangan positif tersebut dipengaruhi oleh budidaya yang bersifat anorganik khususnya bahan kimia yang berpotensi menimbulkan dampak negatif terhadap ekosistem baik secara internal maupun eksternal pada pertanian. Beberapa dampak tersebut  adalah a) kerusakan lahanyang meningkat baik secara kimia, fisik</w:t>
      </w:r>
      <w:r w:rsidR="00DE41F2">
        <w:rPr>
          <w:rFonts w:cs="Arial"/>
          <w:color w:val="000000" w:themeColor="text1"/>
          <w:sz w:val="22"/>
          <w:szCs w:val="22"/>
        </w:rPr>
        <w:t>a, dan biologi, b) berkurangnya</w:t>
      </w:r>
      <w:r w:rsidRPr="001007BF">
        <w:rPr>
          <w:rFonts w:cs="Arial"/>
          <w:color w:val="000000" w:themeColor="text1"/>
          <w:sz w:val="22"/>
          <w:szCs w:val="22"/>
        </w:rPr>
        <w:t xml:space="preserve"> keaneragaman hayati, c) terganggunya kesehatan masyarakat akibat pencemaran lingkungan, d) meningkatnya residu pestisida. Dampak terhadap ekosistem di luar pertanian yaitu a) kesehatan masyarakat yang jadi terganggu karena karena pencemaran baha-bahan pangan, b) mengalami ketidakseimbangan ekonomi akibat terjadinyayang bersifat monopoli dalam menyediakan sarana produksi </w:t>
      </w:r>
      <w:r w:rsidRPr="001007BF">
        <w:rPr>
          <w:rFonts w:cs="Arial"/>
          <w:color w:val="000000" w:themeColor="text1"/>
          <w:sz w:val="22"/>
          <w:szCs w:val="22"/>
        </w:rPr>
        <w:fldChar w:fldCharType="begin" w:fldLock="1"/>
      </w:r>
      <w:r w:rsidRPr="001007BF">
        <w:rPr>
          <w:rFonts w:cs="Arial"/>
          <w:color w:val="000000" w:themeColor="text1"/>
          <w:sz w:val="22"/>
          <w:szCs w:val="22"/>
        </w:rPr>
        <w:instrText>ADDIN CSL_CITATION {"citationItems":[{"id":"ITEM-1","itemData":{"author":[{"dropping-particle":"","family":"Widayanti","given":"Sri","non-dropping-particle":"","parse-names":false,"suffix":""},{"dropping-particle":"","family":"Yuliati","given":"Nuriah","non-dropping-particle":"","parse-names":false,"suffix":""}],"container-title":"J-SEP","id":"ITEM-1","issue":"2","issued":{"date-parts":[["2007"]]},"page":"1-7","title":"Kajian Ekonomi Pada Usahatani Padi Organik di Desa Sumberngepoh Kecamatan Lawang Kabuaten Malang","type":"article-journal","volume":"1"},"uris":["http://www.mendeley.com/documents/?uuid=a86943bb-f221-4bcc-851a-8c783478c75c"]}],"mendeley":{"formattedCitation":"(Widayanti &amp; Yuliati, 2007)","plainTextFormattedCitation":"(Widayanti &amp; Yuliati, 2007)","previouslyFormattedCitation":"(Widayanti &amp; Yuliati, 2007)"},"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Widayanti &amp; Yuliati, 2007)</w:t>
      </w:r>
      <w:r w:rsidRPr="001007BF">
        <w:rPr>
          <w:rFonts w:cs="Arial"/>
          <w:color w:val="000000" w:themeColor="text1"/>
          <w:sz w:val="22"/>
          <w:szCs w:val="22"/>
        </w:rPr>
        <w:fldChar w:fldCharType="end"/>
      </w:r>
      <w:r w:rsidRPr="001007BF">
        <w:rPr>
          <w:rFonts w:cs="Arial"/>
          <w:color w:val="000000" w:themeColor="text1"/>
          <w:sz w:val="22"/>
          <w:szCs w:val="22"/>
        </w:rPr>
        <w:t>.</w:t>
      </w:r>
    </w:p>
    <w:p w:rsidR="001007BF" w:rsidRPr="001007BF" w:rsidRDefault="001007BF" w:rsidP="00DE41F2">
      <w:pPr>
        <w:pStyle w:val="Caption"/>
        <w:keepNext/>
        <w:spacing w:before="240" w:after="0" w:line="240" w:lineRule="auto"/>
        <w:jc w:val="center"/>
        <w:rPr>
          <w:sz w:val="22"/>
          <w:szCs w:val="22"/>
        </w:rPr>
      </w:pPr>
      <w:bookmarkStart w:id="4" w:name="_Toc40867712"/>
      <w:r w:rsidRPr="001007BF">
        <w:rPr>
          <w:sz w:val="22"/>
          <w:szCs w:val="22"/>
        </w:rPr>
        <w:t xml:space="preserve">Tabel </w:t>
      </w:r>
      <w:r w:rsidRPr="001007BF">
        <w:rPr>
          <w:sz w:val="22"/>
          <w:szCs w:val="22"/>
        </w:rPr>
        <w:fldChar w:fldCharType="begin"/>
      </w:r>
      <w:r w:rsidRPr="001007BF">
        <w:rPr>
          <w:sz w:val="22"/>
          <w:szCs w:val="22"/>
        </w:rPr>
        <w:instrText xml:space="preserve"> SEQ Tabel \* ARABIC </w:instrText>
      </w:r>
      <w:r w:rsidRPr="001007BF">
        <w:rPr>
          <w:sz w:val="22"/>
          <w:szCs w:val="22"/>
        </w:rPr>
        <w:fldChar w:fldCharType="separate"/>
      </w:r>
      <w:r w:rsidR="006B4FDB">
        <w:rPr>
          <w:sz w:val="22"/>
          <w:szCs w:val="22"/>
        </w:rPr>
        <w:t>1</w:t>
      </w:r>
      <w:r w:rsidRPr="001007BF">
        <w:rPr>
          <w:sz w:val="22"/>
          <w:szCs w:val="22"/>
        </w:rPr>
        <w:fldChar w:fldCharType="end"/>
      </w:r>
    </w:p>
    <w:p w:rsidR="001007BF" w:rsidRPr="001007BF" w:rsidRDefault="001007BF" w:rsidP="00DE41F2">
      <w:pPr>
        <w:pStyle w:val="Caption"/>
        <w:keepNext/>
        <w:spacing w:after="0" w:line="240" w:lineRule="auto"/>
        <w:jc w:val="center"/>
        <w:rPr>
          <w:sz w:val="22"/>
          <w:szCs w:val="22"/>
        </w:rPr>
      </w:pPr>
      <w:r w:rsidRPr="001007BF">
        <w:rPr>
          <w:sz w:val="22"/>
          <w:szCs w:val="22"/>
        </w:rPr>
        <w:t>Produksi Padi di Indonesia Dari Tahun 2014-2018</w:t>
      </w:r>
      <w:bookmarkEnd w:id="4"/>
    </w:p>
    <w:tbl>
      <w:tblPr>
        <w:tblW w:w="8378" w:type="dxa"/>
        <w:tblInd w:w="108" w:type="dxa"/>
        <w:tblLook w:val="04A0" w:firstRow="1" w:lastRow="0" w:firstColumn="1" w:lastColumn="0" w:noHBand="0" w:noVBand="1"/>
      </w:tblPr>
      <w:tblGrid>
        <w:gridCol w:w="1910"/>
        <w:gridCol w:w="2056"/>
        <w:gridCol w:w="4412"/>
      </w:tblGrid>
      <w:tr w:rsidR="001007BF" w:rsidRPr="001007BF" w:rsidTr="001007BF">
        <w:trPr>
          <w:trHeight w:val="334"/>
        </w:trPr>
        <w:tc>
          <w:tcPr>
            <w:tcW w:w="1910" w:type="dxa"/>
            <w:tcBorders>
              <w:top w:val="single" w:sz="4" w:space="0" w:color="auto"/>
              <w:left w:val="nil"/>
              <w:bottom w:val="single" w:sz="4" w:space="0" w:color="auto"/>
              <w:right w:val="nil"/>
            </w:tcBorders>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No</w:t>
            </w:r>
          </w:p>
        </w:tc>
        <w:tc>
          <w:tcPr>
            <w:tcW w:w="2056" w:type="dxa"/>
            <w:tcBorders>
              <w:top w:val="single" w:sz="4" w:space="0" w:color="auto"/>
              <w:left w:val="nil"/>
              <w:bottom w:val="single" w:sz="4" w:space="0" w:color="auto"/>
              <w:right w:val="nil"/>
            </w:tcBorders>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Tahun</w:t>
            </w:r>
          </w:p>
        </w:tc>
        <w:tc>
          <w:tcPr>
            <w:tcW w:w="4412" w:type="dxa"/>
            <w:tcBorders>
              <w:top w:val="single" w:sz="4" w:space="0" w:color="auto"/>
              <w:left w:val="nil"/>
              <w:bottom w:val="single" w:sz="4" w:space="0" w:color="auto"/>
              <w:right w:val="nil"/>
            </w:tcBorders>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Produksi (Ton)</w:t>
            </w:r>
          </w:p>
        </w:tc>
      </w:tr>
      <w:tr w:rsidR="001007BF" w:rsidRPr="001007BF" w:rsidTr="001007BF">
        <w:trPr>
          <w:trHeight w:val="334"/>
        </w:trPr>
        <w:tc>
          <w:tcPr>
            <w:tcW w:w="1910"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1</w:t>
            </w:r>
          </w:p>
        </w:tc>
        <w:tc>
          <w:tcPr>
            <w:tcW w:w="2056"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2014</w:t>
            </w:r>
          </w:p>
        </w:tc>
        <w:tc>
          <w:tcPr>
            <w:tcW w:w="4412"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70,846,465</w:t>
            </w:r>
          </w:p>
        </w:tc>
      </w:tr>
      <w:tr w:rsidR="001007BF" w:rsidRPr="001007BF" w:rsidTr="001007BF">
        <w:trPr>
          <w:trHeight w:val="334"/>
        </w:trPr>
        <w:tc>
          <w:tcPr>
            <w:tcW w:w="1910"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2</w:t>
            </w:r>
          </w:p>
        </w:tc>
        <w:tc>
          <w:tcPr>
            <w:tcW w:w="2056"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2015</w:t>
            </w:r>
          </w:p>
        </w:tc>
        <w:tc>
          <w:tcPr>
            <w:tcW w:w="4412"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75,397,841</w:t>
            </w:r>
          </w:p>
        </w:tc>
      </w:tr>
      <w:tr w:rsidR="001007BF" w:rsidRPr="001007BF" w:rsidTr="001007BF">
        <w:trPr>
          <w:trHeight w:val="334"/>
        </w:trPr>
        <w:tc>
          <w:tcPr>
            <w:tcW w:w="1910"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3</w:t>
            </w:r>
          </w:p>
        </w:tc>
        <w:tc>
          <w:tcPr>
            <w:tcW w:w="2056"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2016</w:t>
            </w:r>
          </w:p>
        </w:tc>
        <w:tc>
          <w:tcPr>
            <w:tcW w:w="4412"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79,354,767</w:t>
            </w:r>
          </w:p>
        </w:tc>
      </w:tr>
      <w:tr w:rsidR="001007BF" w:rsidRPr="001007BF" w:rsidTr="001007BF">
        <w:trPr>
          <w:trHeight w:val="334"/>
        </w:trPr>
        <w:tc>
          <w:tcPr>
            <w:tcW w:w="1910"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4</w:t>
            </w:r>
          </w:p>
        </w:tc>
        <w:tc>
          <w:tcPr>
            <w:tcW w:w="2056"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2017</w:t>
            </w:r>
          </w:p>
        </w:tc>
        <w:tc>
          <w:tcPr>
            <w:tcW w:w="4412" w:type="dxa"/>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81,149,594</w:t>
            </w:r>
          </w:p>
        </w:tc>
      </w:tr>
      <w:tr w:rsidR="001007BF" w:rsidRPr="001007BF" w:rsidTr="001007BF">
        <w:trPr>
          <w:trHeight w:val="334"/>
        </w:trPr>
        <w:tc>
          <w:tcPr>
            <w:tcW w:w="1910" w:type="dxa"/>
            <w:tcBorders>
              <w:top w:val="nil"/>
              <w:left w:val="nil"/>
              <w:bottom w:val="single" w:sz="4" w:space="0" w:color="auto"/>
              <w:right w:val="nil"/>
            </w:tcBorders>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5</w:t>
            </w:r>
          </w:p>
        </w:tc>
        <w:tc>
          <w:tcPr>
            <w:tcW w:w="2056" w:type="dxa"/>
            <w:tcBorders>
              <w:top w:val="nil"/>
              <w:left w:val="nil"/>
              <w:bottom w:val="single" w:sz="4" w:space="0" w:color="auto"/>
              <w:right w:val="nil"/>
            </w:tcBorders>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2018*</w:t>
            </w:r>
          </w:p>
        </w:tc>
        <w:tc>
          <w:tcPr>
            <w:tcW w:w="4412" w:type="dxa"/>
            <w:tcBorders>
              <w:top w:val="nil"/>
              <w:left w:val="nil"/>
              <w:bottom w:val="single" w:sz="4" w:space="0" w:color="auto"/>
              <w:right w:val="nil"/>
            </w:tcBorders>
            <w:noWrap/>
            <w:vAlign w:val="center"/>
            <w:hideMark/>
          </w:tcPr>
          <w:p w:rsidR="001007BF" w:rsidRPr="001007BF" w:rsidRDefault="001007BF" w:rsidP="001007BF">
            <w:pPr>
              <w:jc w:val="both"/>
              <w:rPr>
                <w:rFonts w:cs="Arial"/>
                <w:color w:val="000000" w:themeColor="text1"/>
                <w:sz w:val="22"/>
                <w:szCs w:val="22"/>
                <w:lang w:eastAsia="id-ID"/>
              </w:rPr>
            </w:pPr>
            <w:r w:rsidRPr="001007BF">
              <w:rPr>
                <w:rFonts w:cs="Arial"/>
                <w:color w:val="000000" w:themeColor="text1"/>
                <w:sz w:val="22"/>
                <w:szCs w:val="22"/>
                <w:lang w:eastAsia="id-ID"/>
              </w:rPr>
              <w:t>83,037,150</w:t>
            </w:r>
          </w:p>
        </w:tc>
      </w:tr>
    </w:tbl>
    <w:p w:rsidR="001007BF" w:rsidRPr="001007BF" w:rsidRDefault="001007BF" w:rsidP="001007BF">
      <w:pPr>
        <w:jc w:val="both"/>
        <w:rPr>
          <w:rFonts w:cs="Arial"/>
          <w:i/>
          <w:color w:val="000000" w:themeColor="text1"/>
          <w:sz w:val="22"/>
          <w:szCs w:val="22"/>
        </w:rPr>
      </w:pPr>
      <w:r w:rsidRPr="001007BF">
        <w:rPr>
          <w:rFonts w:cs="Arial"/>
          <w:i/>
          <w:color w:val="000000" w:themeColor="text1"/>
          <w:sz w:val="22"/>
          <w:szCs w:val="22"/>
        </w:rPr>
        <w:t xml:space="preserve">Sumber : </w:t>
      </w:r>
      <w:r w:rsidRPr="001007BF">
        <w:rPr>
          <w:rFonts w:cs="Arial"/>
          <w:i/>
          <w:color w:val="000000" w:themeColor="text1"/>
          <w:sz w:val="22"/>
          <w:szCs w:val="22"/>
        </w:rPr>
        <w:fldChar w:fldCharType="begin" w:fldLock="1"/>
      </w:r>
      <w:r w:rsidRPr="001007BF">
        <w:rPr>
          <w:rFonts w:cs="Arial"/>
          <w:i/>
          <w:color w:val="000000" w:themeColor="text1"/>
          <w:sz w:val="22"/>
          <w:szCs w:val="22"/>
        </w:rPr>
        <w:instrText>ADDIN CSL_CITATION {"citationItems":[{"id":"ITEM-1","itemData":{"author":[{"dropping-particle":"","family":"BPS","given":"","non-dropping-particle":"","parse-names":false,"suffix":""},{"dropping-particle":"","family":"Kementan","given":"","non-dropping-particle":"","parse-names":false,"suffix":""}],"container-title":"www.Pertanian.go.id","id":"ITEM-1","issued":{"date-parts":[["2018"]]},"title":"Produksi Padi di Indonesia 2000-2018","type":"webpage"},"uris":["http://www.mendeley.com/documents/?uuid=79f325bd-aba4-45c3-907d-51c3c88cf812"]}],"mendeley":{"formattedCitation":"(BPS &amp; Kementan, 2018)","plainTextFormattedCitation":"(BPS &amp; Kementan, 2018)","previouslyFormattedCitation":"(BPS &amp; Kementan, 2018)"},"properties":{"noteIndex":0},"schema":"https://github.com/citation-style-language/schema/raw/master/csl-citation.json"}</w:instrText>
      </w:r>
      <w:r w:rsidRPr="001007BF">
        <w:rPr>
          <w:rFonts w:cs="Arial"/>
          <w:i/>
          <w:color w:val="000000" w:themeColor="text1"/>
          <w:sz w:val="22"/>
          <w:szCs w:val="22"/>
        </w:rPr>
        <w:fldChar w:fldCharType="separate"/>
      </w:r>
      <w:r w:rsidRPr="001007BF">
        <w:rPr>
          <w:rFonts w:cs="Arial"/>
          <w:color w:val="000000" w:themeColor="text1"/>
          <w:sz w:val="22"/>
          <w:szCs w:val="22"/>
        </w:rPr>
        <w:t>(BPS &amp; Kementan, 2018)</w:t>
      </w:r>
      <w:r w:rsidRPr="001007BF">
        <w:rPr>
          <w:rFonts w:cs="Arial"/>
          <w:i/>
          <w:color w:val="000000" w:themeColor="text1"/>
          <w:sz w:val="22"/>
          <w:szCs w:val="22"/>
        </w:rPr>
        <w:fldChar w:fldCharType="end"/>
      </w:r>
      <w:r w:rsidRPr="001007BF">
        <w:rPr>
          <w:rFonts w:cs="Arial"/>
          <w:i/>
          <w:color w:val="000000" w:themeColor="text1"/>
          <w:sz w:val="22"/>
          <w:szCs w:val="22"/>
        </w:rPr>
        <w:t>,Diolah</w:t>
      </w:r>
    </w:p>
    <w:p w:rsidR="001007BF" w:rsidRPr="001007BF" w:rsidRDefault="001007BF" w:rsidP="001007BF">
      <w:pPr>
        <w:jc w:val="both"/>
        <w:rPr>
          <w:rFonts w:cs="Arial"/>
          <w:i/>
          <w:color w:val="000000" w:themeColor="text1"/>
          <w:sz w:val="22"/>
          <w:szCs w:val="22"/>
        </w:rPr>
      </w:pPr>
      <w:r w:rsidRPr="001007BF">
        <w:rPr>
          <w:rFonts w:cs="Arial"/>
          <w:i/>
          <w:color w:val="000000" w:themeColor="text1"/>
          <w:sz w:val="22"/>
          <w:szCs w:val="22"/>
        </w:rPr>
        <w:t>Keterangan :* (Data Ramalan )</w:t>
      </w:r>
    </w:p>
    <w:p w:rsidR="001007BF" w:rsidRDefault="001007BF" w:rsidP="001007BF">
      <w:pPr>
        <w:ind w:firstLine="567"/>
        <w:jc w:val="both"/>
        <w:rPr>
          <w:rFonts w:cs="Arial"/>
          <w:color w:val="000000" w:themeColor="text1"/>
          <w:sz w:val="22"/>
          <w:szCs w:val="22"/>
        </w:rPr>
      </w:pPr>
      <w:r w:rsidRPr="001007BF">
        <w:rPr>
          <w:rFonts w:cs="Arial"/>
          <w:color w:val="000000" w:themeColor="text1"/>
          <w:sz w:val="22"/>
          <w:szCs w:val="22"/>
        </w:rPr>
        <w:t xml:space="preserve">Banyaknya dampak negatif dari sitem pertanian yang budidayanya masih bersifat anorganik maka diperlukan solusi untuk mencegah masalah dipertanian kedepannya baik dari residu peptisida, perubahan iklim, kesuburan tanah, dan pencemaran lingkungan. Salah satu untuk menciptakan pangan yang sehat serta menghindari dampak dari zat-zat kimia yaitu dengan sistem pertanian organik </w:t>
      </w:r>
      <w:r w:rsidRPr="001007BF">
        <w:rPr>
          <w:rFonts w:cs="Arial"/>
          <w:color w:val="000000" w:themeColor="text1"/>
          <w:sz w:val="22"/>
          <w:szCs w:val="22"/>
        </w:rPr>
        <w:fldChar w:fldCharType="begin" w:fldLock="1"/>
      </w:r>
      <w:r w:rsidRPr="001007BF">
        <w:rPr>
          <w:rFonts w:cs="Arial"/>
          <w:color w:val="000000" w:themeColor="text1"/>
          <w:sz w:val="22"/>
          <w:szCs w:val="22"/>
        </w:rPr>
        <w:instrText>ADDIN CSL_CITATION {"citationItems":[{"id":"ITEM-1","itemData":{"author":[{"dropping-particle":"","family":"Sutanto","given":"Rachman","non-dropping-particle":"","parse-names":false,"suffix":""}],"id":"ITEM-1","issued":{"date-parts":[["2002"]]},"publisher":"Kanisius","publisher-place":"Yogyakarta","title":"Pertanian Organik Menuju Pertanian Alternatif Dan Berkelanjutan","type":"book"},"uris":["http://www.mendeley.com/documents/?uuid=960c8eac-0e3c-4375-9168-142e49f81900"]}],"mendeley":{"formattedCitation":"(Sutanto, 2002)","plainTextFormattedCitation":"(Sutanto, 2002)","previouslyFormattedCitation":"(Sutanto, 2002)"},"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Sutanto, 2002)</w:t>
      </w:r>
      <w:r w:rsidRPr="001007BF">
        <w:rPr>
          <w:rFonts w:cs="Arial"/>
          <w:color w:val="000000" w:themeColor="text1"/>
          <w:sz w:val="22"/>
          <w:szCs w:val="22"/>
        </w:rPr>
        <w:fldChar w:fldCharType="end"/>
      </w:r>
      <w:r w:rsidRPr="001007BF">
        <w:rPr>
          <w:rFonts w:cs="Arial"/>
          <w:color w:val="000000" w:themeColor="text1"/>
          <w:sz w:val="22"/>
          <w:szCs w:val="22"/>
        </w:rPr>
        <w:t xml:space="preserve">. Pertanian yang bersifat organik lebih ramah lingkungan sehinga dapat membuat lahan dan manusia lebih tahan terhadap perubahan iklim, dapat bertahan terhadap cuaca ekstrim serta resiko kegagalan panen yang lebih rendah </w:t>
      </w:r>
      <w:r w:rsidRPr="001007BF">
        <w:rPr>
          <w:rFonts w:cs="Arial"/>
          <w:color w:val="000000" w:themeColor="text1"/>
          <w:sz w:val="22"/>
          <w:szCs w:val="22"/>
        </w:rPr>
        <w:fldChar w:fldCharType="begin" w:fldLock="1"/>
      </w:r>
      <w:r w:rsidRPr="001007BF">
        <w:rPr>
          <w:rFonts w:cs="Arial"/>
          <w:color w:val="000000" w:themeColor="text1"/>
          <w:sz w:val="22"/>
          <w:szCs w:val="22"/>
        </w:rPr>
        <w:instrText>ADDIN CSL_CITATION {"citationItems":[{"id":"ITEM-1","itemData":{"author":[{"dropping-particle":"","family":"Purwanti","given":"Ani","non-dropping-particle":"","parse-names":false,"suffix":""}],"container-title":"File://Beritabumi.com.htm","id":"ITEM-1","issued":{"date-parts":[["2010"]]},"title":"Pertanian Organik Mengatasi Perubahan Iklim dan Tingkat Ketahanan Pangan","type":"webpage"},"uris":["http://www.mendeley.com/documents/?uuid=c5bedce4-691e-4361-a919-459b7983cdc7"]}],"mendeley":{"formattedCitation":"(Purwanti, 2010)","plainTextFormattedCitation":"(Purwanti, 2010)","previouslyFormattedCitation":"(Purwanti, 2010)"},"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Purwanti, 2010)</w:t>
      </w:r>
      <w:r w:rsidRPr="001007BF">
        <w:rPr>
          <w:rFonts w:cs="Arial"/>
          <w:color w:val="000000" w:themeColor="text1"/>
          <w:sz w:val="22"/>
          <w:szCs w:val="22"/>
        </w:rPr>
        <w:fldChar w:fldCharType="end"/>
      </w:r>
      <w:r w:rsidRPr="001007BF">
        <w:rPr>
          <w:rFonts w:cs="Arial"/>
          <w:color w:val="000000" w:themeColor="text1"/>
          <w:sz w:val="22"/>
          <w:szCs w:val="22"/>
        </w:rPr>
        <w:t xml:space="preserve">. Oleh karena itu pertanian organik  dapat diterapkan pada budidaya padi organik. Padi organik selain termasuk ke pangan sehat juga memiliki prospek pasar yang baik, sebab konsumsi beras organik mempunyai peluang di pasar internasional, yang sudah banyak di minati oleh konsumen. Potensi keuntungan dalam usahatani padi organik lebih tinggi karena pengeluaran biaya untuk input yang lebih murah serta nilai jual beras organik lebih tinggi di bandingkan beras anorganik. </w:t>
      </w:r>
    </w:p>
    <w:p w:rsidR="001007BF" w:rsidRDefault="001007BF" w:rsidP="001007BF">
      <w:pPr>
        <w:ind w:firstLine="567"/>
        <w:jc w:val="both"/>
        <w:rPr>
          <w:rFonts w:cs="Arial"/>
          <w:color w:val="000000" w:themeColor="text1"/>
          <w:sz w:val="22"/>
          <w:szCs w:val="22"/>
        </w:rPr>
      </w:pPr>
      <w:r w:rsidRPr="001007BF">
        <w:rPr>
          <w:rFonts w:cs="Arial"/>
          <w:color w:val="000000" w:themeColor="text1"/>
          <w:sz w:val="22"/>
          <w:szCs w:val="22"/>
        </w:rPr>
        <w:t xml:space="preserve">Kota Malang adalah kota yang ingin menjadi sentra pertanian organik </w:t>
      </w:r>
      <w:r w:rsidRPr="001007BF">
        <w:rPr>
          <w:rFonts w:cs="Arial"/>
          <w:i/>
          <w:color w:val="000000" w:themeColor="text1"/>
          <w:sz w:val="22"/>
          <w:szCs w:val="22"/>
        </w:rPr>
        <w:fldChar w:fldCharType="begin" w:fldLock="1"/>
      </w:r>
      <w:r w:rsidRPr="001007BF">
        <w:rPr>
          <w:rFonts w:cs="Arial"/>
          <w:i/>
          <w:color w:val="000000" w:themeColor="text1"/>
          <w:sz w:val="22"/>
          <w:szCs w:val="22"/>
        </w:rPr>
        <w:instrText>ADDIN CSL_CITATION {"citationItems":[{"id":"ITEM-1","itemData":{"author":[{"dropping-particle":"","family":"Tempo.com","given":"","non-dropping-particle":"","parse-names":false,"suffix":""}],"container-title":"www.tempo.com","id":"ITEM-1","issued":{"date-parts":[["2008"]]},"title":"Kabupaten Malang Berambisi Menjadi Sentra Pertanian Organik","type":"webpage"},"uris":["http://www.mendeley.com/documents/?uuid=8e33b22d-c3fa-44f1-b9cb-b760749f8443"]}],"mendeley":{"formattedCitation":"(Tempo.com, 2008)","plainTextFormattedCitation":"(Tempo.com, 2008)","previouslyFormattedCitation":"(Tempo.com, 2008)"},"properties":{"noteIndex":0},"schema":"https://github.com/citation-style-language/schema/raw/master/csl-citation.json"}</w:instrText>
      </w:r>
      <w:r w:rsidRPr="001007BF">
        <w:rPr>
          <w:rFonts w:cs="Arial"/>
          <w:i/>
          <w:color w:val="000000" w:themeColor="text1"/>
          <w:sz w:val="22"/>
          <w:szCs w:val="22"/>
        </w:rPr>
        <w:fldChar w:fldCharType="separate"/>
      </w:r>
      <w:r w:rsidRPr="001007BF">
        <w:rPr>
          <w:rFonts w:cs="Arial"/>
          <w:color w:val="000000" w:themeColor="text1"/>
          <w:sz w:val="22"/>
          <w:szCs w:val="22"/>
        </w:rPr>
        <w:t>(Tempo.com, 2008)</w:t>
      </w:r>
      <w:r w:rsidRPr="001007BF">
        <w:rPr>
          <w:rFonts w:cs="Arial"/>
          <w:i/>
          <w:color w:val="000000" w:themeColor="text1"/>
          <w:sz w:val="22"/>
          <w:szCs w:val="22"/>
        </w:rPr>
        <w:fldChar w:fldCharType="end"/>
      </w:r>
      <w:r w:rsidRPr="001007BF">
        <w:rPr>
          <w:rFonts w:cs="Arial"/>
          <w:i/>
          <w:color w:val="000000" w:themeColor="text1"/>
          <w:sz w:val="22"/>
          <w:szCs w:val="22"/>
        </w:rPr>
        <w:t xml:space="preserve"> </w:t>
      </w:r>
      <w:r w:rsidRPr="001007BF">
        <w:rPr>
          <w:rFonts w:cs="Arial"/>
          <w:color w:val="000000" w:themeColor="text1"/>
          <w:sz w:val="22"/>
          <w:szCs w:val="22"/>
        </w:rPr>
        <w:t xml:space="preserve">dan sudah menerapkan budidaya padi organik. Salah satu daerah yang berbudidaya padi organik yaitu Desa Sumberngepoh Kecamatan Lawang. Desa Sumberngepoh mempunyai 3 kelompok tani dimana 2 kelompok tani sudah melakukan budidaya padi organik yaitu kelompok tani Sumber Makmur I dan Kelompok tani Sumber Makmur II. Produktivitas rata-rata padi organik di Desa Sumberngepoh tahun 2012 </w:t>
      </w:r>
      <w:r w:rsidRPr="001007BF">
        <w:rPr>
          <w:rFonts w:cs="Arial"/>
          <w:color w:val="000000" w:themeColor="text1"/>
          <w:sz w:val="22"/>
          <w:szCs w:val="22"/>
          <w:shd w:val="clear" w:color="auto" w:fill="FFFFFF"/>
        </w:rPr>
        <w:t>sebesar 6,00 Ton per hektar (kelompok tani sumber makmur, 2019).Produktivitas tersebut lebih rendah dibanding produktivitas padi organik binaan Komunitas Ngawi Organik Center (KNOC) Dusun Gatak, Desa Kletekan, Kabupaten Ngawi Jawa Timur yang rata-rata mencapai 7,00 sampai 8,00 Ton per hektar. p</w:t>
      </w:r>
      <w:r w:rsidRPr="001007BF">
        <w:rPr>
          <w:rFonts w:cs="Arial"/>
          <w:color w:val="000000" w:themeColor="text1"/>
          <w:sz w:val="22"/>
          <w:szCs w:val="22"/>
          <w:lang w:eastAsia="id-ID"/>
        </w:rPr>
        <w:t>roduktivitas yang tidak optimal disebabkan oleh beberapa faktor seperti</w:t>
      </w:r>
      <w:r w:rsidRPr="001007BF">
        <w:rPr>
          <w:rFonts w:cs="Arial"/>
          <w:sz w:val="22"/>
          <w:szCs w:val="22"/>
        </w:rPr>
        <w:t xml:space="preserve"> a) efisiensi pemupukan yang rendah, b) pengendalian hama penyakit yang belum efektif, c) varietas yang dipilih kurang adaptif serta penggunaan benih yang kurang bermutu, d) kandungan unsur mikro dan kadar hara K, e) tidak optimalnya sifat fisik pada tanah, f) pengendalian gulma yang kurang optimal</w:t>
      </w:r>
      <w:r w:rsidRPr="001007BF">
        <w:rPr>
          <w:color w:val="000000" w:themeColor="text1"/>
          <w:sz w:val="22"/>
          <w:szCs w:val="22"/>
        </w:rPr>
        <w:t xml:space="preserve"> </w:t>
      </w:r>
      <w:r w:rsidRPr="001007BF">
        <w:rPr>
          <w:color w:val="000000" w:themeColor="text1"/>
          <w:sz w:val="22"/>
          <w:szCs w:val="22"/>
        </w:rPr>
        <w:fldChar w:fldCharType="begin" w:fldLock="1"/>
      </w:r>
      <w:r w:rsidRPr="001007BF">
        <w:rPr>
          <w:color w:val="000000" w:themeColor="text1"/>
          <w:sz w:val="22"/>
          <w:szCs w:val="22"/>
        </w:rPr>
        <w:instrText>ADDIN CSL_CITATION {"citationItems":[{"id":"ITEM-1","itemData":{"author":[{"dropping-particle":"","family":"Nuryani","given":"Sri Hidayah Utami","non-dropping-particle":"","parse-names":false,"suffix":""},{"dropping-particle":"","family":"Priyatmojo","given":"Achmadi","non-dropping-particle":"","parse-names":false,"suffix":""},{"dropping-particle":"","family":"Subejo","given":"","non-dropping-particle":"","parse-names":false,"suffix":""}],"container-title":"Indonesian Journal of Community Engagement","id":"ITEM-1","issue":"2","issued":{"date-parts":[["2016"]]},"page":"239-254","title":"Penerapan Teknologi Tepat Guna Padi Sawah Spesifik Lokasi Di Dusun Ponggok Trimulyo Jetis Bantul","type":"article-journal","volume":"1"},"uris":["http://www.mendeley.com/documents/?uuid=4c2697dd-402a-4a70-bfd5-783b7a358e33"]}],"mendeley":{"formattedCitation":"(Nuryani, Priyatmojo, &amp; Subejo, 2016)","manualFormatting":"(Nuryani, et al, 2016)","plainTextFormattedCitation":"(Nuryani, Priyatmojo, &amp; Subejo, 2016)","previouslyFormattedCitation":"(Nuryani, Priyatmojo, &amp; Subejo, 2016)"},"properties":{"noteIndex":0},"schema":"https://github.com/citation-style-language/schema/raw/master/csl-citation.json"}</w:instrText>
      </w:r>
      <w:r w:rsidRPr="001007BF">
        <w:rPr>
          <w:color w:val="000000" w:themeColor="text1"/>
          <w:sz w:val="22"/>
          <w:szCs w:val="22"/>
        </w:rPr>
        <w:fldChar w:fldCharType="separate"/>
      </w:r>
      <w:r w:rsidRPr="001007BF">
        <w:rPr>
          <w:color w:val="000000" w:themeColor="text1"/>
          <w:sz w:val="22"/>
          <w:szCs w:val="22"/>
        </w:rPr>
        <w:t>(Nuryani, et al, 2016)</w:t>
      </w:r>
      <w:r w:rsidRPr="001007BF">
        <w:rPr>
          <w:color w:val="000000" w:themeColor="text1"/>
          <w:sz w:val="22"/>
          <w:szCs w:val="22"/>
        </w:rPr>
        <w:fldChar w:fldCharType="end"/>
      </w:r>
      <w:r w:rsidRPr="001007BF">
        <w:rPr>
          <w:color w:val="000000" w:themeColor="text1"/>
          <w:sz w:val="22"/>
          <w:szCs w:val="22"/>
        </w:rPr>
        <w:t>.</w:t>
      </w:r>
      <w:r w:rsidRPr="001007BF">
        <w:rPr>
          <w:rFonts w:cs="Arial"/>
          <w:color w:val="000000" w:themeColor="text1"/>
          <w:sz w:val="22"/>
          <w:szCs w:val="22"/>
          <w:lang w:eastAsia="id-ID"/>
        </w:rPr>
        <w:t xml:space="preserve"> Salah satunya bentuk teknik budidaya yang tidak tepat adalah alokasi sumber daya yang tidak tepat. Oleh karena itu, teknik budidaya yang tidak tepat dapat menyebabkan inefisiensi teknis</w:t>
      </w:r>
      <w:r w:rsidRPr="001007BF">
        <w:rPr>
          <w:rFonts w:cs="Arial"/>
          <w:color w:val="000000" w:themeColor="text1"/>
          <w:sz w:val="22"/>
          <w:szCs w:val="22"/>
          <w:shd w:val="clear" w:color="auto" w:fill="FFFFFF"/>
        </w:rPr>
        <w:t>.</w:t>
      </w:r>
      <w:r w:rsidRPr="001007BF">
        <w:rPr>
          <w:rFonts w:cs="Arial"/>
          <w:color w:val="000000" w:themeColor="text1"/>
          <w:sz w:val="22"/>
          <w:szCs w:val="22"/>
          <w:lang w:eastAsia="id-ID"/>
        </w:rPr>
        <w:t xml:space="preserve"> yang pada akhirnya produktivitas menjadi tidak optimal, hal tersebut menunjukkan ada permasalahan dalam teknis. </w:t>
      </w:r>
      <w:r w:rsidRPr="001007BF">
        <w:rPr>
          <w:rFonts w:cs="Arial"/>
          <w:color w:val="000000" w:themeColor="text1"/>
          <w:sz w:val="22"/>
          <w:szCs w:val="22"/>
        </w:rPr>
        <w:t xml:space="preserve">Berdasarkan uraian di atas, penelitian ini bertujuan </w:t>
      </w:r>
      <w:r w:rsidRPr="001007BF">
        <w:rPr>
          <w:color w:val="000000" w:themeColor="text1"/>
          <w:sz w:val="22"/>
          <w:szCs w:val="22"/>
        </w:rPr>
        <w:t>menganalisis faktor yang diprediksi berpengaruh pada produksi padi organik, mengukur tingkat efisiensi dan sumber penyebab inefisiensinya, serta menghitung potensi produk yang hilang akibat adanya inefisiensi.</w:t>
      </w:r>
      <w:r w:rsidRPr="001007BF">
        <w:rPr>
          <w:rFonts w:cs="Arial"/>
          <w:color w:val="000000" w:themeColor="text1"/>
          <w:sz w:val="22"/>
          <w:szCs w:val="22"/>
        </w:rPr>
        <w:t xml:space="preserve"> </w:t>
      </w:r>
    </w:p>
    <w:p w:rsidR="001007BF" w:rsidRPr="001007BF" w:rsidRDefault="001007BF" w:rsidP="001007BF">
      <w:pPr>
        <w:ind w:firstLine="567"/>
        <w:jc w:val="both"/>
        <w:rPr>
          <w:rFonts w:cs="Arial"/>
          <w:color w:val="000000" w:themeColor="text1"/>
          <w:sz w:val="22"/>
          <w:szCs w:val="22"/>
        </w:rPr>
      </w:pPr>
      <w:r w:rsidRPr="001007BF">
        <w:rPr>
          <w:rFonts w:cs="Arial"/>
          <w:color w:val="000000" w:themeColor="text1"/>
          <w:sz w:val="22"/>
          <w:szCs w:val="22"/>
        </w:rPr>
        <w:t xml:space="preserve">Penelitian tentang efisiensi teknis dengan fungsi </w:t>
      </w:r>
      <w:r w:rsidRPr="001007BF">
        <w:rPr>
          <w:rFonts w:cs="Arial"/>
          <w:i/>
          <w:color w:val="000000" w:themeColor="text1"/>
          <w:sz w:val="22"/>
          <w:szCs w:val="22"/>
        </w:rPr>
        <w:t>Stokastik Frontier</w:t>
      </w:r>
      <w:r w:rsidRPr="001007BF">
        <w:rPr>
          <w:rFonts w:cs="Arial"/>
          <w:color w:val="000000" w:themeColor="text1"/>
          <w:sz w:val="22"/>
          <w:szCs w:val="22"/>
        </w:rPr>
        <w:t xml:space="preserve"> model </w:t>
      </w:r>
      <w:r w:rsidRPr="001007BF">
        <w:rPr>
          <w:rFonts w:cs="Arial"/>
          <w:i/>
          <w:color w:val="000000" w:themeColor="text1"/>
          <w:sz w:val="22"/>
          <w:szCs w:val="22"/>
        </w:rPr>
        <w:t>Cobb-Douglass</w:t>
      </w:r>
      <w:r w:rsidRPr="001007BF">
        <w:rPr>
          <w:rFonts w:cs="Arial"/>
          <w:color w:val="000000" w:themeColor="text1"/>
          <w:sz w:val="22"/>
          <w:szCs w:val="22"/>
        </w:rPr>
        <w:t xml:space="preserve"> pada penelitian  </w:t>
      </w:r>
      <w:r w:rsidRPr="001007BF">
        <w:rPr>
          <w:rFonts w:cs="Arial"/>
          <w:color w:val="000000" w:themeColor="text1"/>
          <w:sz w:val="22"/>
          <w:szCs w:val="22"/>
        </w:rPr>
        <w:fldChar w:fldCharType="begin" w:fldLock="1"/>
      </w:r>
      <w:r w:rsidRPr="001007BF">
        <w:rPr>
          <w:rFonts w:cs="Arial"/>
          <w:color w:val="000000" w:themeColor="text1"/>
          <w:sz w:val="22"/>
          <w:szCs w:val="22"/>
        </w:rPr>
        <w:instrText>ADDIN CSL_CITATION {"citationItems":[{"id":"ITEM-1","itemData":{"author":[{"dropping-particle":"","family":"Burhansyah","given":"Rusli","non-dropping-particle":"","parse-names":false,"suffix":""}],"container-title":"Informatika Pertanian","id":"ITEM-1","issue":"2","issued":{"date-parts":[["2016"]]},"page":"163-170","title":"EFISIENSI TEKNIS USAHATANI PADI TADAH HUJAN DI KAWASAN PERBATASAN KABUPATEN SAMBAS DENGAN PENDEKATAN STOCHASTIC FRONTIER FUNGSI PRODUKSI (KASUS DI DESA SEBUBUS, KECAMATAN PALOH)","type":"article-journal","volume":"25"},"uris":["http://www.mendeley.com/documents/?uuid=75012f72-9237-4d5e-bcb6-dd28215f8337"]}],"mendeley":{"formattedCitation":"(Burhansyah, 2016)","manualFormatting":"Burhansyah (2016)","plainTextFormattedCitation":"(Burhansyah, 2016)","previouslyFormattedCitation":"(Burhansyah, 2016)"},"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Burhansyah (2016)</w:t>
      </w:r>
      <w:r w:rsidRPr="001007BF">
        <w:rPr>
          <w:rFonts w:cs="Arial"/>
          <w:color w:val="000000" w:themeColor="text1"/>
          <w:sz w:val="22"/>
          <w:szCs w:val="22"/>
        </w:rPr>
        <w:fldChar w:fldCharType="end"/>
      </w:r>
      <w:r w:rsidRPr="001007BF">
        <w:rPr>
          <w:rFonts w:cs="Arial"/>
          <w:color w:val="000000" w:themeColor="text1"/>
          <w:sz w:val="22"/>
          <w:szCs w:val="22"/>
        </w:rPr>
        <w:t xml:space="preserve">, </w:t>
      </w:r>
      <w:r w:rsidRPr="001007BF">
        <w:rPr>
          <w:rFonts w:cs="Arial"/>
          <w:color w:val="000000" w:themeColor="text1"/>
          <w:sz w:val="22"/>
          <w:szCs w:val="22"/>
        </w:rPr>
        <w:fldChar w:fldCharType="begin" w:fldLock="1"/>
      </w:r>
      <w:r w:rsidR="00DE41F2">
        <w:rPr>
          <w:rFonts w:cs="Arial"/>
          <w:color w:val="000000" w:themeColor="text1"/>
          <w:sz w:val="22"/>
          <w:szCs w:val="22"/>
        </w:rPr>
        <w:instrText>ADDIN CSL_CITATION {"citationItems":[{"id":"ITEM-1","itemData":{"DOI":"10.21082/ip.v23n1.2014.p7-18","ISSN":"0852-1743","abstract":"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lt;br /&gt;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author":[{"dropping-particle":"","family":"Gultom","given":"Lamretta","non-dropping-particle":"","parse-names":false,"suffix":""},{"dropping-particle":"","family":"Winandi","given":"Ratna","non-dropping-particle":"","parse-names":false,"suffix":""},{"dropping-particle":"","family":"Jahroh","given":"Siti","non-dropping-particle":"","parse-names":false,"suffix":""}],"container-title":"Informatika Pertanian","id":"ITEM-1","issue":"1","issued":{"date-parts":[["2016"]]},"page":"7","title":"Analisis Efisiensi Teknis Usahatani Padi Semi Organik Di Kecamatan Cigombong, Bogor","type":"article-journal","volume":"23"},"uris":["http://www.mendeley.com/documents/?uuid=a89475e7-e3f5-4dfa-92cd-cf96e7f67ebe"]}],"mendeley":{"formattedCitation":"(Gultom, Winandi, &amp; Jahroh, 2016)","manualFormatting":"Gultom et al (2016)","plainTextFormattedCitation":"(Gultom, Winandi, &amp; Jahroh, 2016)","previouslyFormattedCitation":"(Gultom, Winandi, &amp; Jahroh, 2016)"},"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Gultom et al (2016)</w:t>
      </w:r>
      <w:r w:rsidRPr="001007BF">
        <w:rPr>
          <w:rFonts w:cs="Arial"/>
          <w:color w:val="000000" w:themeColor="text1"/>
          <w:sz w:val="22"/>
          <w:szCs w:val="22"/>
        </w:rPr>
        <w:fldChar w:fldCharType="end"/>
      </w:r>
      <w:r w:rsidRPr="001007BF">
        <w:rPr>
          <w:rFonts w:cs="Arial"/>
          <w:color w:val="000000" w:themeColor="text1"/>
          <w:sz w:val="22"/>
          <w:szCs w:val="22"/>
        </w:rPr>
        <w:t xml:space="preserve">, , dan </w:t>
      </w:r>
      <w:r w:rsidRPr="001007BF">
        <w:rPr>
          <w:rFonts w:cs="Arial"/>
          <w:color w:val="000000" w:themeColor="text1"/>
          <w:sz w:val="22"/>
          <w:szCs w:val="22"/>
        </w:rPr>
        <w:fldChar w:fldCharType="begin" w:fldLock="1"/>
      </w:r>
      <w:r w:rsidRPr="001007BF">
        <w:rPr>
          <w:rFonts w:cs="Arial"/>
          <w:color w:val="000000" w:themeColor="text1"/>
          <w:sz w:val="22"/>
          <w:szCs w:val="22"/>
        </w:rPr>
        <w:instrText>ADDIN CSL_CITATION {"citationItems":[{"id":"ITEM-1","itemData":{"DOI":"10.3390/su11092472","ISSN":"20711050","abstract":"This paper examines the production efficiency of 2079 rice farms in Hanoi (Vietnam) in 2018 and the role of formal and informal knowledge on their efficiency. Our empirical results showed that, in general, Hanoi's rice farms performed quite well in 2018. The differences in the specific performance of each farm could be explained by the farmer's characteristics (age, education and gender of the head of household) as well as by certain external factors (support programs or distance to city center). We found that self-learning through experience did not obviously improve the farm's production efficiency whilst education and training were notably important. We further suggest that regional councils and agricultural support programs played an important role in helping farmers improve their efficiency and sustainability.","author":[{"dropping-particle":"","family":"Nguyen","given":"Hai Dang","non-dropping-particle":"","parse-names":false,"suffix":""},{"dropping-particle":"","family":"Ngo","given":"Thanh","non-dropping-particle":"","parse-names":false,"suffix":""},{"dropping-particle":"","family":"Le","given":"Tu D.Q.","non-dropping-particle":"","parse-names":false,"suffix":""},{"dropping-particle":"","family":"Ho","given":"Huong","non-dropping-particle":"","parse-names":false,"suffix":""},{"dropping-particle":"","family":"Nguyen","given":"Hai T.H.","non-dropping-particle":"","parse-names":false,"suffix":""}],"container-title":"Sustainability","id":"ITEM-1","issued":{"date-parts":[["2019"]]},"page":"1-10","title":"The role of knowledge in sustainable agriculture: Evidence from rice farms' technical efficiency in Hanoi, Vietnam","type":"article-journal","volume":"11"},"uris":["http://www.mendeley.com/documents/?uuid=1100da65-f9d3-4abf-93f5-725254d602b1"]}],"mendeley":{"formattedCitation":"(Nguyen, Ngo, Le, Ho, &amp; Nguyen, 2019)","manualFormatting":"Nguyen et al (2019)","plainTextFormattedCitation":"(Nguyen, Ngo, Le, Ho, &amp; Nguyen, 2019)","previouslyFormattedCitation":"(Nguyen, Ngo, Le, Ho, &amp; Nguyen, 2019)"},"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Nguyen et al (2019)</w:t>
      </w:r>
      <w:r w:rsidRPr="001007BF">
        <w:rPr>
          <w:rFonts w:cs="Arial"/>
          <w:color w:val="000000" w:themeColor="text1"/>
          <w:sz w:val="22"/>
          <w:szCs w:val="22"/>
        </w:rPr>
        <w:fldChar w:fldCharType="end"/>
      </w:r>
      <w:r w:rsidRPr="001007BF">
        <w:rPr>
          <w:rFonts w:cs="Arial"/>
          <w:color w:val="000000" w:themeColor="text1"/>
          <w:sz w:val="22"/>
          <w:szCs w:val="22"/>
        </w:rPr>
        <w:t xml:space="preserve"> .Penelitian </w:t>
      </w:r>
      <w:r w:rsidRPr="001007BF">
        <w:rPr>
          <w:rFonts w:cs="Arial"/>
          <w:color w:val="000000" w:themeColor="text1"/>
          <w:sz w:val="22"/>
          <w:szCs w:val="22"/>
        </w:rPr>
        <w:fldChar w:fldCharType="begin" w:fldLock="1"/>
      </w:r>
      <w:r w:rsidRPr="001007BF">
        <w:rPr>
          <w:rFonts w:cs="Arial"/>
          <w:color w:val="000000" w:themeColor="text1"/>
          <w:sz w:val="22"/>
          <w:szCs w:val="22"/>
        </w:rPr>
        <w:instrText>ADDIN CSL_CITATION {"citationItems":[{"id":"ITEM-1","itemData":{"DOI":"10.25077/ijasc.2.2.72-78.2018","ISSN":"2598-1145","author":[{"dropping-particle":"","family":"Hasnah","given":"","non-dropping-particle":"","parse-names":false,"suffix":""},{"dropping-particle":"","family":"Hendriani","given":"Riva","non-dropping-particle":"","parse-names":false,"suffix":""}],"container-title":"International Journal of Agricultural Sciences","id":"ITEM-1","issue":"2","issued":{"date-parts":[["2018"]]},"page":"72-78","title":"Technical Efficiency of Lampai Kuning Rice in Sijunjung, West Sumatra","type":"article-journal","volume":"2"},"uris":["http://www.mendeley.com/documents/?uuid=78953d72-3926-432f-8ec6-0619245d00e5"]}],"mendeley":{"formattedCitation":"(Hasnah &amp; Hendriani, 2018)","manualFormatting":"Hasnah dan Hendriani (2018)","plainTextFormattedCitation":"(Hasnah &amp; Hendriani, 2018)","previouslyFormattedCitation":"(Hasnah &amp; Hendriani, 2018)"},"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Hasnah dan Hendriani (2018)</w:t>
      </w:r>
      <w:r w:rsidRPr="001007BF">
        <w:rPr>
          <w:rFonts w:cs="Arial"/>
          <w:color w:val="000000" w:themeColor="text1"/>
          <w:sz w:val="22"/>
          <w:szCs w:val="22"/>
        </w:rPr>
        <w:fldChar w:fldCharType="end"/>
      </w:r>
      <w:r w:rsidRPr="001007BF">
        <w:rPr>
          <w:rFonts w:cs="Arial"/>
          <w:color w:val="000000" w:themeColor="text1"/>
          <w:sz w:val="22"/>
          <w:szCs w:val="22"/>
        </w:rPr>
        <w:t xml:space="preserve"> tentang Efisiensi Teknis Padi Lampai Kuning Di Sijunjung Sumatera Barat dengan nilai efisiensi teknis rata-rata sebesar 0.55. Hasil panen tingkat petani jauh lebih rendah dari perkirakan yaitu sebesar 3.790 kg per hektar. Faktor-faktor produksi dalam penelitian ini yaitu pupuk kandang,Urea, NPK phonska, SP-36, Biaya Pestisida,Tenaga kerja. Enam variabel tersebut yang signifikan mempengaruhi hanya pupuk kandang, Urea, dan NPK dengan alat analisa yang di gunakan Fungsi Cobb douglass dengan nilai taraf kesalahan 0.05. Penelitian yang dilakukan </w:t>
      </w:r>
      <w:r w:rsidRPr="001007BF">
        <w:rPr>
          <w:rFonts w:cs="Arial"/>
          <w:color w:val="000000" w:themeColor="text1"/>
          <w:sz w:val="22"/>
          <w:szCs w:val="22"/>
        </w:rPr>
        <w:fldChar w:fldCharType="begin" w:fldLock="1"/>
      </w:r>
      <w:r w:rsidR="00DE41F2">
        <w:rPr>
          <w:rFonts w:cs="Arial"/>
          <w:color w:val="000000" w:themeColor="text1"/>
          <w:sz w:val="22"/>
          <w:szCs w:val="22"/>
        </w:rPr>
        <w:instrText>ADDIN CSL_CITATION {"citationItems":[{"id":"ITEM-1","itemData":{"author":[{"dropping-particle":"","family":"Kea","given":"Sokvibol","non-dropping-particle":"","parse-names":false,"suffix":""},{"dropping-particle":"","family":"Li","given":"Hua","non-dropping-particle":"","parse-names":false,"suffix":""},{"dropping-particle":"","family":"Pich Linvolak","given":"","non-dropping-particle":"","parse-names":false,"suffix":""}],"container-title":"Global Journal Of Human science : E-Econimics","id":"ITEM-1","issue":"3","issued":{"date-parts":[["2016"]]},"page":"33-44","title":"Technical Efficiency Analysis of Cambodian Household's Rice Production","type":"article-journal","volume":"15"},"uris":["http://www.mendeley.com/documents/?uuid=97d4b537-3023-4911-ac67-6bda75a006dc"]}],"mendeley":{"formattedCitation":"(Kea, Li, &amp; Pich Linvolak, 2016)","manualFormatting":"Kea, Li, &amp; Pich Linvolak, (2016)","plainTextFormattedCitation":"(Kea, Li, &amp; Pich Linvolak, 2016)","previouslyFormattedCitation":"(Kea, Li, &amp; Pich Linvolak, 2016)"},"properties":{"noteIndex":0},"schema":"https://github.com/citation-style-language/schema/raw/master/csl-citation.json"}</w:instrText>
      </w:r>
      <w:r w:rsidRPr="001007BF">
        <w:rPr>
          <w:rFonts w:cs="Arial"/>
          <w:color w:val="000000" w:themeColor="text1"/>
          <w:sz w:val="22"/>
          <w:szCs w:val="22"/>
        </w:rPr>
        <w:fldChar w:fldCharType="separate"/>
      </w:r>
      <w:r w:rsidRPr="001007BF">
        <w:rPr>
          <w:rFonts w:cs="Arial"/>
          <w:color w:val="000000" w:themeColor="text1"/>
          <w:sz w:val="22"/>
          <w:szCs w:val="22"/>
        </w:rPr>
        <w:t>Kea, Li, &amp; Pich Linvolak, (2016)</w:t>
      </w:r>
      <w:r w:rsidRPr="001007BF">
        <w:rPr>
          <w:rFonts w:cs="Arial"/>
          <w:color w:val="000000" w:themeColor="text1"/>
          <w:sz w:val="22"/>
          <w:szCs w:val="22"/>
        </w:rPr>
        <w:fldChar w:fldCharType="end"/>
      </w:r>
      <w:r w:rsidRPr="001007BF">
        <w:rPr>
          <w:rFonts w:cs="Arial"/>
          <w:color w:val="000000" w:themeColor="text1"/>
          <w:sz w:val="22"/>
          <w:szCs w:val="22"/>
        </w:rPr>
        <w:t xml:space="preserve"> dengan metode fungsi produksi </w:t>
      </w:r>
      <w:r w:rsidRPr="001007BF">
        <w:rPr>
          <w:rFonts w:cs="Arial"/>
          <w:i/>
          <w:color w:val="000000" w:themeColor="text1"/>
          <w:sz w:val="22"/>
          <w:szCs w:val="22"/>
        </w:rPr>
        <w:t xml:space="preserve">Stokastik Frontier </w:t>
      </w:r>
      <w:r w:rsidRPr="001007BF">
        <w:rPr>
          <w:rFonts w:cs="Arial"/>
          <w:color w:val="000000" w:themeColor="text1"/>
          <w:sz w:val="22"/>
          <w:szCs w:val="22"/>
        </w:rPr>
        <w:t>rata-rata nilai Efisisiensi teknis yaitu 0,34 dan variabel yang berpengaruh secara myata yaitu lahan, tenaga kerja, pupuk,dan pestisida dari 5 variabel.</w:t>
      </w:r>
    </w:p>
    <w:p w:rsidR="00071D78" w:rsidRDefault="00071D78">
      <w:pPr>
        <w:rPr>
          <w:b/>
          <w:sz w:val="22"/>
          <w:szCs w:val="22"/>
        </w:rPr>
      </w:pPr>
    </w:p>
    <w:p w:rsidR="00C950E1" w:rsidRDefault="00C950E1" w:rsidP="00C950E1">
      <w:pPr>
        <w:autoSpaceDE w:val="0"/>
        <w:autoSpaceDN w:val="0"/>
        <w:adjustRightInd w:val="0"/>
        <w:ind w:firstLine="720"/>
        <w:jc w:val="center"/>
        <w:rPr>
          <w:b/>
          <w:sz w:val="22"/>
          <w:szCs w:val="22"/>
        </w:rPr>
      </w:pPr>
      <w:r w:rsidRPr="00C950E1">
        <w:rPr>
          <w:b/>
          <w:sz w:val="22"/>
          <w:szCs w:val="22"/>
        </w:rPr>
        <w:t>METODE PENELITIAN</w:t>
      </w:r>
    </w:p>
    <w:p w:rsidR="008B7F25" w:rsidRPr="00C950E1" w:rsidRDefault="008B7F25" w:rsidP="00C950E1">
      <w:pPr>
        <w:autoSpaceDE w:val="0"/>
        <w:autoSpaceDN w:val="0"/>
        <w:adjustRightInd w:val="0"/>
        <w:ind w:firstLine="720"/>
        <w:jc w:val="center"/>
        <w:rPr>
          <w:sz w:val="22"/>
          <w:szCs w:val="22"/>
        </w:rPr>
      </w:pPr>
    </w:p>
    <w:p w:rsidR="001007BF" w:rsidRPr="001007BF" w:rsidRDefault="001007BF" w:rsidP="001007BF">
      <w:pPr>
        <w:ind w:firstLine="567"/>
        <w:jc w:val="both"/>
        <w:rPr>
          <w:color w:val="000000" w:themeColor="text1"/>
          <w:sz w:val="22"/>
        </w:rPr>
      </w:pPr>
      <w:r w:rsidRPr="001007BF">
        <w:rPr>
          <w:bCs/>
          <w:color w:val="000000" w:themeColor="text1"/>
          <w:sz w:val="22"/>
        </w:rPr>
        <w:t>L</w:t>
      </w:r>
      <w:r w:rsidRPr="001007BF">
        <w:rPr>
          <w:color w:val="000000" w:themeColor="text1"/>
          <w:sz w:val="22"/>
        </w:rPr>
        <w:t xml:space="preserve">okasi penelitian yaitu di Desa Sumberngepoh kecamatan lawang kabupaten malang.Pemilihan lokasi didasarkan bahwa di kecamatan lawang merupakan salah satu kecamatan yang petaninya sudah melakukan budidaya padi organik dan Desa Sumberngepoh sentra padi organik dan sudah bersertifikasi dari </w:t>
      </w:r>
      <w:r w:rsidRPr="001007BF">
        <w:rPr>
          <w:i/>
          <w:color w:val="000000" w:themeColor="text1"/>
          <w:sz w:val="22"/>
        </w:rPr>
        <w:t>LESOS</w:t>
      </w:r>
      <w:r w:rsidRPr="001007BF">
        <w:rPr>
          <w:color w:val="000000" w:themeColor="text1"/>
          <w:sz w:val="22"/>
        </w:rPr>
        <w:t xml:space="preserve"> dengan </w:t>
      </w:r>
      <w:r w:rsidRPr="001007BF">
        <w:rPr>
          <w:i/>
          <w:color w:val="000000" w:themeColor="text1"/>
          <w:sz w:val="22"/>
        </w:rPr>
        <w:t>No:092-SPO- 005-IDN-10-14</w:t>
      </w:r>
      <w:r w:rsidRPr="001007BF">
        <w:rPr>
          <w:color w:val="000000" w:themeColor="text1"/>
          <w:sz w:val="22"/>
        </w:rPr>
        <w:t xml:space="preserve"> telah memenuhi pedoman </w:t>
      </w:r>
      <w:r w:rsidRPr="001007BF">
        <w:rPr>
          <w:i/>
          <w:color w:val="000000" w:themeColor="text1"/>
          <w:sz w:val="22"/>
        </w:rPr>
        <w:t>SNI-6729-2010</w:t>
      </w:r>
      <w:r w:rsidRPr="001007BF">
        <w:rPr>
          <w:color w:val="000000" w:themeColor="text1"/>
          <w:sz w:val="22"/>
        </w:rPr>
        <w:t xml:space="preserve"> dan dokumen </w:t>
      </w:r>
      <w:r w:rsidRPr="001007BF">
        <w:rPr>
          <w:i/>
          <w:color w:val="000000" w:themeColor="text1"/>
          <w:sz w:val="22"/>
        </w:rPr>
        <w:t xml:space="preserve">Internal Control Sistem  (ICS) </w:t>
      </w:r>
      <w:r w:rsidRPr="001007BF">
        <w:rPr>
          <w:color w:val="000000" w:themeColor="text1"/>
          <w:sz w:val="22"/>
        </w:rPr>
        <w:t>yang ada di kecamatan Lawang. Penelitian dilakukan di bulan oktober 2019 sampai selesai. Penentuan responden penelitian dilakukan secara sensus yaitu petani yang berusahati padi organik dan bergabung di Kelompok tani Sumber Makmur Desa Sumberngepoh. Populasi  anggota kelompok tani sumber makmur  dan petani yang aktif dalam budidaya padi organik dan bergabung di kelompok tani sumber makmur berjumlah 40 petani, sehingga penelitian ini dilakukan secara sensus dengan jumlah responden penelitian  berjumlah 40 petani.</w:t>
      </w:r>
    </w:p>
    <w:p w:rsidR="001007BF" w:rsidRDefault="001007BF" w:rsidP="001007BF">
      <w:pPr>
        <w:spacing w:before="120"/>
        <w:ind w:firstLine="567"/>
        <w:jc w:val="both"/>
        <w:rPr>
          <w:color w:val="000000" w:themeColor="text1"/>
          <w:sz w:val="22"/>
        </w:rPr>
      </w:pPr>
      <w:r w:rsidRPr="001007BF">
        <w:rPr>
          <w:color w:val="000000" w:themeColor="text1"/>
          <w:sz w:val="22"/>
        </w:rPr>
        <w:t>.</w:t>
      </w:r>
      <w:r w:rsidRPr="001007BF">
        <w:rPr>
          <w:color w:val="000000" w:themeColor="text1"/>
          <w:sz w:val="22"/>
        </w:rPr>
        <w:tab/>
        <w:t xml:space="preserve">Metode analisis mengunakan metode analisis deskriptif dan analisis inferensial. Analisis deskriptif digunakan untuk menjelaskan rata-rata hasil produksi, jumlah faktor produksi,efisiensi, dan produk yang hilang. Analisis inferensial digunakan untuk menguji hipotesis. Metode analisis menggunakan analisis </w:t>
      </w:r>
      <w:r w:rsidRPr="001007BF">
        <w:rPr>
          <w:i/>
          <w:color w:val="000000" w:themeColor="text1"/>
          <w:sz w:val="22"/>
        </w:rPr>
        <w:t>Frontier stokastik</w:t>
      </w:r>
      <w:r w:rsidRPr="001007BF">
        <w:rPr>
          <w:color w:val="000000" w:themeColor="text1"/>
          <w:sz w:val="22"/>
        </w:rPr>
        <w:t xml:space="preserve"> untuk menganalisis efisiensi teknis dengan  fungsi produksi </w:t>
      </w:r>
      <w:r w:rsidRPr="001007BF">
        <w:rPr>
          <w:i/>
          <w:color w:val="000000" w:themeColor="text1"/>
          <w:sz w:val="22"/>
        </w:rPr>
        <w:t>Cobb-Douglas</w:t>
      </w:r>
      <w:r w:rsidRPr="001007BF">
        <w:rPr>
          <w:color w:val="000000" w:themeColor="text1"/>
          <w:sz w:val="22"/>
        </w:rPr>
        <w:t xml:space="preserve">. Persamaan fungsi produksi </w:t>
      </w:r>
      <w:r w:rsidRPr="001007BF">
        <w:rPr>
          <w:i/>
          <w:color w:val="000000" w:themeColor="text1"/>
          <w:sz w:val="22"/>
        </w:rPr>
        <w:t>Cobb-Douglas</w:t>
      </w:r>
      <w:r w:rsidRPr="001007BF">
        <w:rPr>
          <w:color w:val="000000" w:themeColor="text1"/>
          <w:sz w:val="22"/>
        </w:rPr>
        <w:t xml:space="preserve"> adalah : </w:t>
      </w:r>
    </w:p>
    <w:p w:rsidR="001007BF" w:rsidRPr="001007BF" w:rsidRDefault="001007BF" w:rsidP="001007BF">
      <w:pPr>
        <w:spacing w:before="120"/>
        <w:ind w:firstLine="567"/>
        <w:jc w:val="both"/>
        <w:rPr>
          <w:color w:val="000000" w:themeColor="text1"/>
          <w:sz w:val="22"/>
        </w:rPr>
      </w:pPr>
      <m:oMath>
        <m:r>
          <m:rPr>
            <m:sty m:val="b"/>
          </m:rPr>
          <w:rPr>
            <w:rFonts w:ascii="Cambria Math" w:hAnsi="Cambria Math"/>
            <w:color w:val="000000" w:themeColor="text1"/>
            <w:sz w:val="22"/>
          </w:rPr>
          <m:t xml:space="preserve">Log Y = </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β</m:t>
            </m:r>
          </m:e>
          <m:sub>
            <m:r>
              <m:rPr>
                <m:sty m:val="bi"/>
              </m:rPr>
              <w:rPr>
                <w:rFonts w:ascii="Cambria Math" w:hAnsi="Cambria Math"/>
                <w:color w:val="000000" w:themeColor="text1"/>
                <w:sz w:val="22"/>
              </w:rPr>
              <m:t>0</m:t>
            </m:r>
          </m:sub>
        </m:sSub>
        <m:r>
          <m:rPr>
            <m:sty m:val="bi"/>
          </m:rPr>
          <w:rPr>
            <w:rFonts w:ascii="Cambria Math" w:hAnsi="Cambria Math"/>
            <w:color w:val="000000" w:themeColor="text1"/>
            <w:sz w:val="22"/>
          </w:rPr>
          <m:t>+</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β</m:t>
            </m:r>
          </m:e>
          <m:sub>
            <m:r>
              <m:rPr>
                <m:sty m:val="bi"/>
              </m:rPr>
              <w:rPr>
                <w:rFonts w:ascii="Cambria Math" w:hAnsi="Cambria Math"/>
                <w:color w:val="000000" w:themeColor="text1"/>
                <w:sz w:val="22"/>
              </w:rPr>
              <m:t>1</m:t>
            </m:r>
          </m:sub>
        </m:sSub>
        <m:r>
          <m:rPr>
            <m:sty m:val="bi"/>
          </m:rPr>
          <w:rPr>
            <w:rFonts w:ascii="Cambria Math" w:hAnsi="Cambria Math"/>
            <w:color w:val="000000" w:themeColor="text1"/>
            <w:sz w:val="22"/>
          </w:rPr>
          <m:t>Log</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X</m:t>
            </m:r>
          </m:e>
          <m:sub>
            <m:r>
              <m:rPr>
                <m:sty m:val="bi"/>
              </m:rPr>
              <w:rPr>
                <w:rFonts w:ascii="Cambria Math" w:hAnsi="Cambria Math"/>
                <w:color w:val="000000" w:themeColor="text1"/>
                <w:sz w:val="22"/>
              </w:rPr>
              <m:t>1</m:t>
            </m:r>
          </m:sub>
        </m:sSub>
        <m:r>
          <m:rPr>
            <m:sty m:val="bi"/>
          </m:rPr>
          <w:rPr>
            <w:rFonts w:ascii="Cambria Math" w:hAnsi="Cambria Math"/>
            <w:color w:val="000000" w:themeColor="text1"/>
            <w:sz w:val="22"/>
          </w:rPr>
          <m:t>+</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β</m:t>
            </m:r>
          </m:e>
          <m:sub>
            <m:r>
              <m:rPr>
                <m:sty m:val="bi"/>
              </m:rPr>
              <w:rPr>
                <w:rFonts w:ascii="Cambria Math" w:hAnsi="Cambria Math"/>
                <w:color w:val="000000" w:themeColor="text1"/>
                <w:sz w:val="22"/>
              </w:rPr>
              <m:t>2</m:t>
            </m:r>
          </m:sub>
        </m:sSub>
        <m:r>
          <m:rPr>
            <m:sty m:val="bi"/>
          </m:rPr>
          <w:rPr>
            <w:rFonts w:ascii="Cambria Math" w:hAnsi="Cambria Math"/>
            <w:color w:val="000000" w:themeColor="text1"/>
            <w:sz w:val="22"/>
          </w:rPr>
          <m:t>Log</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X</m:t>
            </m:r>
          </m:e>
          <m:sub>
            <m:r>
              <m:rPr>
                <m:sty m:val="bi"/>
              </m:rPr>
              <w:rPr>
                <w:rFonts w:ascii="Cambria Math" w:hAnsi="Cambria Math"/>
                <w:color w:val="000000" w:themeColor="text1"/>
                <w:sz w:val="22"/>
              </w:rPr>
              <m:t>2</m:t>
            </m:r>
          </m:sub>
        </m:sSub>
        <m:r>
          <m:rPr>
            <m:sty m:val="bi"/>
          </m:rPr>
          <w:rPr>
            <w:rFonts w:ascii="Cambria Math" w:hAnsi="Cambria Math"/>
            <w:color w:val="000000" w:themeColor="text1"/>
            <w:sz w:val="22"/>
          </w:rPr>
          <m:t>+…+</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β</m:t>
            </m:r>
          </m:e>
          <m:sub>
            <m:r>
              <m:rPr>
                <m:sty m:val="bi"/>
              </m:rPr>
              <w:rPr>
                <w:rFonts w:ascii="Cambria Math" w:hAnsi="Cambria Math"/>
                <w:color w:val="000000" w:themeColor="text1"/>
                <w:sz w:val="22"/>
              </w:rPr>
              <m:t>n</m:t>
            </m:r>
          </m:sub>
        </m:sSub>
        <m:r>
          <m:rPr>
            <m:sty m:val="bi"/>
          </m:rPr>
          <w:rPr>
            <w:rFonts w:ascii="Cambria Math" w:hAnsi="Cambria Math"/>
            <w:color w:val="000000" w:themeColor="text1"/>
            <w:sz w:val="22"/>
          </w:rPr>
          <m:t>Log</m:t>
        </m:r>
        <m:sSub>
          <m:sSubPr>
            <m:ctrlPr>
              <w:rPr>
                <w:rFonts w:ascii="Cambria Math" w:hAnsi="Cambria Math"/>
                <w:b/>
                <w:i/>
                <w:color w:val="000000" w:themeColor="text1"/>
                <w:sz w:val="22"/>
              </w:rPr>
            </m:ctrlPr>
          </m:sSubPr>
          <m:e>
            <m:r>
              <m:rPr>
                <m:sty m:val="bi"/>
              </m:rPr>
              <w:rPr>
                <w:rFonts w:ascii="Cambria Math" w:hAnsi="Cambria Math"/>
                <w:color w:val="000000" w:themeColor="text1"/>
                <w:sz w:val="22"/>
              </w:rPr>
              <m:t>X</m:t>
            </m:r>
          </m:e>
          <m:sub>
            <m:r>
              <m:rPr>
                <m:sty m:val="bi"/>
              </m:rPr>
              <w:rPr>
                <w:rFonts w:ascii="Cambria Math" w:hAnsi="Cambria Math"/>
                <w:color w:val="000000" w:themeColor="text1"/>
                <w:sz w:val="22"/>
              </w:rPr>
              <m:t>n</m:t>
            </m:r>
          </m:sub>
        </m:sSub>
        <m:r>
          <m:rPr>
            <m:sty m:val="bi"/>
          </m:rPr>
          <w:rPr>
            <w:rFonts w:ascii="Cambria Math" w:hAnsi="Cambria Math"/>
            <w:color w:val="000000" w:themeColor="text1"/>
            <w:sz w:val="22"/>
          </w:rPr>
          <m:t>+(Vi-Ui</m:t>
        </m:r>
      </m:oMath>
      <w:r w:rsidRPr="001007BF">
        <w:rPr>
          <w:rFonts w:eastAsiaTheme="minorEastAsia"/>
          <w:b/>
          <w:color w:val="000000" w:themeColor="text1"/>
          <w:sz w:val="22"/>
        </w:rPr>
        <w:t xml:space="preserve">) </w:t>
      </w:r>
      <w:r w:rsidRPr="001007BF">
        <w:rPr>
          <w:rFonts w:eastAsiaTheme="minorEastAsia"/>
          <w:color w:val="000000" w:themeColor="text1"/>
          <w:sz w:val="22"/>
        </w:rPr>
        <w:t>..................</w:t>
      </w:r>
      <w:r w:rsidR="00DE41F2">
        <w:rPr>
          <w:rFonts w:eastAsiaTheme="minorEastAsia"/>
          <w:color w:val="000000" w:themeColor="text1"/>
          <w:sz w:val="22"/>
        </w:rPr>
        <w:t>...</w:t>
      </w:r>
      <w:r w:rsidRPr="001007BF">
        <w:rPr>
          <w:rFonts w:eastAsiaTheme="minorEastAsia"/>
          <w:color w:val="000000" w:themeColor="text1"/>
          <w:sz w:val="22"/>
        </w:rPr>
        <w:t>(</w:t>
      </w:r>
      <w:r w:rsidR="00DE41F2">
        <w:rPr>
          <w:rFonts w:eastAsiaTheme="minorEastAsia"/>
          <w:color w:val="000000" w:themeColor="text1"/>
          <w:sz w:val="22"/>
        </w:rPr>
        <w:t>1</w:t>
      </w:r>
      <w:r w:rsidRPr="001007BF">
        <w:rPr>
          <w:rFonts w:eastAsiaTheme="minorEastAsia"/>
          <w:color w:val="000000" w:themeColor="text1"/>
          <w:sz w:val="22"/>
        </w:rPr>
        <w:t>)</w:t>
      </w:r>
    </w:p>
    <w:p w:rsidR="001007BF" w:rsidRPr="001007BF" w:rsidRDefault="001007BF" w:rsidP="001007BF">
      <w:pPr>
        <w:jc w:val="both"/>
        <w:rPr>
          <w:rFonts w:eastAsiaTheme="minorEastAsia"/>
          <w:color w:val="000000" w:themeColor="text1"/>
          <w:sz w:val="22"/>
        </w:rPr>
      </w:pPr>
      <w:r w:rsidRPr="001007BF">
        <w:rPr>
          <w:color w:val="000000" w:themeColor="text1"/>
          <w:sz w:val="22"/>
        </w:rPr>
        <w:t xml:space="preserve">Dimana; </w:t>
      </w:r>
    </w:p>
    <w:p w:rsidR="001007BF" w:rsidRPr="001007BF" w:rsidRDefault="001007BF" w:rsidP="001007BF">
      <w:pPr>
        <w:ind w:left="142"/>
        <w:jc w:val="both"/>
        <w:rPr>
          <w:color w:val="000000" w:themeColor="text1"/>
          <w:sz w:val="22"/>
        </w:rPr>
      </w:pPr>
      <w:r w:rsidRPr="001007BF">
        <w:rPr>
          <w:color w:val="000000" w:themeColor="text1"/>
          <w:sz w:val="22"/>
        </w:rPr>
        <w:t xml:space="preserve"> Y </w:t>
      </w:r>
      <w:r w:rsidRPr="001007BF">
        <w:rPr>
          <w:color w:val="000000" w:themeColor="text1"/>
          <w:sz w:val="22"/>
        </w:rPr>
        <w:tab/>
      </w:r>
      <w:r w:rsidRPr="001007BF">
        <w:rPr>
          <w:color w:val="000000" w:themeColor="text1"/>
          <w:sz w:val="22"/>
        </w:rPr>
        <w:tab/>
        <w:t xml:space="preserve">= Produksi Padi (kg/Ha) </w:t>
      </w:r>
    </w:p>
    <w:p w:rsidR="001007BF" w:rsidRPr="001007BF" w:rsidRDefault="001007BF" w:rsidP="001007BF">
      <w:pPr>
        <w:ind w:left="142"/>
        <w:jc w:val="both"/>
        <w:rPr>
          <w:color w:val="000000" w:themeColor="text1"/>
          <w:sz w:val="22"/>
        </w:rPr>
      </w:pPr>
      <w:r w:rsidRPr="001007BF">
        <w:rPr>
          <w:color w:val="000000" w:themeColor="text1"/>
          <w:sz w:val="22"/>
        </w:rPr>
        <w:t xml:space="preserve">X1 </w:t>
      </w:r>
      <w:r w:rsidRPr="001007BF">
        <w:rPr>
          <w:color w:val="000000" w:themeColor="text1"/>
          <w:sz w:val="22"/>
        </w:rPr>
        <w:tab/>
      </w:r>
      <w:r w:rsidRPr="001007BF">
        <w:rPr>
          <w:color w:val="000000" w:themeColor="text1"/>
          <w:sz w:val="22"/>
        </w:rPr>
        <w:tab/>
        <w:t xml:space="preserve">= Lahan (Ha) </w:t>
      </w:r>
    </w:p>
    <w:p w:rsidR="001007BF" w:rsidRPr="001007BF" w:rsidRDefault="001007BF" w:rsidP="001007BF">
      <w:pPr>
        <w:ind w:left="142"/>
        <w:jc w:val="both"/>
        <w:rPr>
          <w:color w:val="000000" w:themeColor="text1"/>
          <w:sz w:val="22"/>
        </w:rPr>
      </w:pPr>
      <w:r w:rsidRPr="001007BF">
        <w:rPr>
          <w:color w:val="000000" w:themeColor="text1"/>
          <w:sz w:val="22"/>
        </w:rPr>
        <w:t xml:space="preserve">X2 </w:t>
      </w:r>
      <w:r w:rsidRPr="001007BF">
        <w:rPr>
          <w:color w:val="000000" w:themeColor="text1"/>
          <w:sz w:val="22"/>
        </w:rPr>
        <w:tab/>
      </w:r>
      <w:r w:rsidRPr="001007BF">
        <w:rPr>
          <w:color w:val="000000" w:themeColor="text1"/>
          <w:sz w:val="22"/>
        </w:rPr>
        <w:tab/>
        <w:t xml:space="preserve">= Benih  Padi (Kg) </w:t>
      </w:r>
    </w:p>
    <w:p w:rsidR="001007BF" w:rsidRPr="001007BF" w:rsidRDefault="001007BF" w:rsidP="001007BF">
      <w:pPr>
        <w:ind w:left="142"/>
        <w:jc w:val="both"/>
        <w:rPr>
          <w:color w:val="000000" w:themeColor="text1"/>
          <w:sz w:val="22"/>
        </w:rPr>
      </w:pPr>
      <w:r w:rsidRPr="001007BF">
        <w:rPr>
          <w:color w:val="000000" w:themeColor="text1"/>
          <w:sz w:val="22"/>
        </w:rPr>
        <w:t xml:space="preserve">X3 </w:t>
      </w:r>
      <w:r w:rsidRPr="001007BF">
        <w:rPr>
          <w:color w:val="000000" w:themeColor="text1"/>
          <w:sz w:val="22"/>
        </w:rPr>
        <w:tab/>
      </w:r>
      <w:r w:rsidRPr="001007BF">
        <w:rPr>
          <w:color w:val="000000" w:themeColor="text1"/>
          <w:sz w:val="22"/>
        </w:rPr>
        <w:tab/>
        <w:t xml:space="preserve">= Tenaga Kerja (HOK) </w:t>
      </w:r>
    </w:p>
    <w:p w:rsidR="001007BF" w:rsidRPr="001007BF" w:rsidRDefault="001007BF" w:rsidP="001007BF">
      <w:pPr>
        <w:ind w:left="142"/>
        <w:jc w:val="both"/>
        <w:rPr>
          <w:color w:val="000000" w:themeColor="text1"/>
          <w:sz w:val="22"/>
        </w:rPr>
      </w:pPr>
      <w:r w:rsidRPr="001007BF">
        <w:rPr>
          <w:color w:val="000000" w:themeColor="text1"/>
          <w:sz w:val="22"/>
        </w:rPr>
        <w:t xml:space="preserve">X4 </w:t>
      </w:r>
      <w:r w:rsidRPr="001007BF">
        <w:rPr>
          <w:color w:val="000000" w:themeColor="text1"/>
          <w:sz w:val="22"/>
        </w:rPr>
        <w:tab/>
      </w:r>
      <w:r w:rsidRPr="001007BF">
        <w:rPr>
          <w:color w:val="000000" w:themeColor="text1"/>
          <w:sz w:val="22"/>
        </w:rPr>
        <w:tab/>
        <w:t xml:space="preserve">= Pupuk  Organik Padat (Kg) </w:t>
      </w:r>
    </w:p>
    <w:p w:rsidR="001007BF" w:rsidRPr="001007BF" w:rsidRDefault="001007BF" w:rsidP="001007BF">
      <w:pPr>
        <w:ind w:left="142"/>
        <w:jc w:val="both"/>
        <w:rPr>
          <w:color w:val="000000" w:themeColor="text1"/>
          <w:sz w:val="22"/>
        </w:rPr>
      </w:pPr>
      <w:r w:rsidRPr="001007BF">
        <w:rPr>
          <w:color w:val="000000" w:themeColor="text1"/>
          <w:sz w:val="22"/>
        </w:rPr>
        <w:t xml:space="preserve">X5 </w:t>
      </w:r>
      <w:r w:rsidRPr="001007BF">
        <w:rPr>
          <w:color w:val="000000" w:themeColor="text1"/>
          <w:sz w:val="22"/>
        </w:rPr>
        <w:tab/>
      </w:r>
      <w:r w:rsidRPr="001007BF">
        <w:rPr>
          <w:color w:val="000000" w:themeColor="text1"/>
          <w:sz w:val="22"/>
        </w:rPr>
        <w:tab/>
        <w:t xml:space="preserve">= Pupuk  Organik Cair (Liter) </w:t>
      </w:r>
    </w:p>
    <w:p w:rsidR="001007BF" w:rsidRPr="001007BF" w:rsidRDefault="001007BF" w:rsidP="001007BF">
      <w:pPr>
        <w:ind w:left="142"/>
        <w:jc w:val="both"/>
        <w:rPr>
          <w:color w:val="000000" w:themeColor="text1"/>
          <w:sz w:val="22"/>
        </w:rPr>
      </w:pPr>
      <w:r w:rsidRPr="001007BF">
        <w:rPr>
          <w:color w:val="000000" w:themeColor="text1"/>
          <w:sz w:val="22"/>
        </w:rPr>
        <w:t xml:space="preserve">X6 </w:t>
      </w:r>
      <w:r w:rsidRPr="001007BF">
        <w:rPr>
          <w:color w:val="000000" w:themeColor="text1"/>
          <w:sz w:val="22"/>
        </w:rPr>
        <w:tab/>
      </w:r>
      <w:r w:rsidRPr="001007BF">
        <w:rPr>
          <w:color w:val="000000" w:themeColor="text1"/>
          <w:sz w:val="22"/>
        </w:rPr>
        <w:tab/>
        <w:t xml:space="preserve">= Pestisida Nabati (Liter) </w:t>
      </w:r>
    </w:p>
    <w:p w:rsidR="001007BF" w:rsidRPr="001007BF" w:rsidRDefault="001007BF" w:rsidP="001007BF">
      <w:pPr>
        <w:ind w:left="142"/>
        <w:jc w:val="both"/>
        <w:rPr>
          <w:color w:val="000000" w:themeColor="text1"/>
          <w:sz w:val="22"/>
        </w:rPr>
      </w:pPr>
      <w:r w:rsidRPr="001007BF">
        <w:rPr>
          <w:color w:val="000000" w:themeColor="text1"/>
          <w:sz w:val="22"/>
        </w:rPr>
        <w:t>β0</w:t>
      </w:r>
      <w:r w:rsidRPr="001007BF">
        <w:rPr>
          <w:color w:val="000000" w:themeColor="text1"/>
          <w:sz w:val="22"/>
        </w:rPr>
        <w:tab/>
      </w:r>
      <w:r w:rsidRPr="001007BF">
        <w:rPr>
          <w:color w:val="000000" w:themeColor="text1"/>
          <w:sz w:val="22"/>
        </w:rPr>
        <w:tab/>
        <w:t xml:space="preserve">= Kostanta </w:t>
      </w:r>
    </w:p>
    <w:p w:rsidR="001007BF" w:rsidRPr="001007BF" w:rsidRDefault="001007BF" w:rsidP="001007BF">
      <w:pPr>
        <w:ind w:left="142"/>
        <w:jc w:val="both"/>
        <w:rPr>
          <w:color w:val="000000" w:themeColor="text1"/>
          <w:sz w:val="22"/>
        </w:rPr>
      </w:pPr>
      <w:r w:rsidRPr="001007BF">
        <w:rPr>
          <w:color w:val="000000" w:themeColor="text1"/>
          <w:sz w:val="22"/>
        </w:rPr>
        <w:t>β1 – β6</w:t>
      </w:r>
      <w:r w:rsidRPr="001007BF">
        <w:rPr>
          <w:color w:val="000000" w:themeColor="text1"/>
          <w:sz w:val="22"/>
        </w:rPr>
        <w:tab/>
        <w:t>= Koefisien Regresi</w:t>
      </w:r>
    </w:p>
    <w:p w:rsidR="001007BF" w:rsidRPr="001007BF" w:rsidRDefault="001007BF" w:rsidP="001007BF">
      <w:pPr>
        <w:ind w:left="142"/>
        <w:jc w:val="both"/>
        <w:rPr>
          <w:color w:val="000000" w:themeColor="text1"/>
          <w:sz w:val="22"/>
        </w:rPr>
      </w:pPr>
      <w:r w:rsidRPr="001007BF">
        <w:rPr>
          <w:color w:val="000000" w:themeColor="text1"/>
          <w:sz w:val="22"/>
        </w:rPr>
        <w:t xml:space="preserve">Vi </w:t>
      </w:r>
      <w:r w:rsidRPr="001007BF">
        <w:rPr>
          <w:color w:val="000000" w:themeColor="text1"/>
          <w:sz w:val="22"/>
        </w:rPr>
        <w:tab/>
      </w:r>
      <w:r w:rsidRPr="001007BF">
        <w:rPr>
          <w:color w:val="000000" w:themeColor="text1"/>
          <w:sz w:val="22"/>
        </w:rPr>
        <w:tab/>
        <w:t>= Error dalam random acak</w:t>
      </w:r>
    </w:p>
    <w:p w:rsidR="001007BF" w:rsidRPr="001007BF" w:rsidRDefault="001007BF" w:rsidP="001007BF">
      <w:pPr>
        <w:spacing w:after="120"/>
        <w:ind w:left="142"/>
        <w:jc w:val="both"/>
        <w:rPr>
          <w:color w:val="000000" w:themeColor="text1"/>
          <w:sz w:val="22"/>
        </w:rPr>
      </w:pPr>
      <w:r w:rsidRPr="001007BF">
        <w:rPr>
          <w:color w:val="000000" w:themeColor="text1"/>
          <w:sz w:val="22"/>
        </w:rPr>
        <w:t>Ui</w:t>
      </w:r>
      <w:r w:rsidRPr="001007BF">
        <w:rPr>
          <w:color w:val="000000" w:themeColor="text1"/>
          <w:sz w:val="22"/>
        </w:rPr>
        <w:tab/>
      </w:r>
      <w:r w:rsidRPr="001007BF">
        <w:rPr>
          <w:color w:val="000000" w:themeColor="text1"/>
          <w:sz w:val="22"/>
        </w:rPr>
        <w:tab/>
        <w:t>= perubahan acak pada inefisiensi sample ke-i</w:t>
      </w:r>
      <w:r w:rsidRPr="001007BF">
        <w:rPr>
          <w:color w:val="000000" w:themeColor="text1"/>
          <w:sz w:val="22"/>
        </w:rPr>
        <w:tab/>
      </w:r>
    </w:p>
    <w:p w:rsidR="001007BF" w:rsidRPr="001007BF" w:rsidRDefault="001007BF" w:rsidP="001007BF">
      <w:pPr>
        <w:ind w:firstLine="567"/>
        <w:jc w:val="both"/>
        <w:rPr>
          <w:color w:val="000000" w:themeColor="text1"/>
          <w:sz w:val="22"/>
        </w:rPr>
      </w:pPr>
      <w:r w:rsidRPr="001007BF">
        <w:rPr>
          <w:color w:val="000000" w:themeColor="text1"/>
          <w:sz w:val="22"/>
        </w:rPr>
        <w:t>Estimasi fungsi produksi yang digunakan yaitu dengan metode</w:t>
      </w:r>
      <w:r w:rsidRPr="001007BF">
        <w:rPr>
          <w:i/>
          <w:color w:val="000000" w:themeColor="text1"/>
          <w:sz w:val="22"/>
        </w:rPr>
        <w:t xml:space="preserve"> Maximum Likelihood Estimation</w:t>
      </w:r>
      <w:r w:rsidRPr="001007BF">
        <w:rPr>
          <w:color w:val="000000" w:themeColor="text1"/>
          <w:sz w:val="22"/>
        </w:rPr>
        <w:t xml:space="preserve"> (MLE) secara simultan juga digunakan untuk menduga faktor-faktor inefisiensi. Koefisien regresi yang diharapkan semuanya bertanda positif kecuali koefisien regresi pada persamaan inefisiensi diharapkan bertanda negatif. Efisiensi produksi dari masing-masing petani dalam fungsi produksi stokastik frontier didefinisikan sebagai berikut: </w:t>
      </w:r>
    </w:p>
    <w:p w:rsidR="001007BF" w:rsidRPr="001007BF" w:rsidRDefault="001007BF" w:rsidP="001007BF">
      <w:pPr>
        <w:spacing w:after="120"/>
        <w:ind w:firstLine="142"/>
        <w:jc w:val="both"/>
        <w:rPr>
          <w:rFonts w:eastAsiaTheme="minorEastAsia"/>
          <w:color w:val="000000" w:themeColor="text1"/>
          <w:sz w:val="22"/>
          <w:lang w:eastAsia="id-ID"/>
        </w:rPr>
      </w:pPr>
      <m:oMath>
        <m:r>
          <m:rPr>
            <m:sty m:val="b"/>
          </m:rPr>
          <w:rPr>
            <w:rFonts w:ascii="Cambria Math" w:hAnsi="Cambria Math"/>
            <w:color w:val="000000" w:themeColor="text1"/>
            <w:sz w:val="22"/>
            <w:lang w:eastAsia="id-ID"/>
          </w:rPr>
          <m:t>TE = E [exp(-u) │</m:t>
        </m:r>
        <m:sSub>
          <m:sSubPr>
            <m:ctrlPr>
              <w:rPr>
                <w:rFonts w:ascii="Cambria Math" w:hAnsi="Cambria Math"/>
                <w:b/>
                <w:i/>
                <w:color w:val="000000" w:themeColor="text1"/>
                <w:sz w:val="22"/>
              </w:rPr>
            </m:ctrlPr>
          </m:sSubPr>
          <m:e>
            <m:r>
              <m:rPr>
                <m:sty m:val="bi"/>
              </m:rPr>
              <w:rPr>
                <w:rFonts w:ascii="Cambria Math" w:hAnsi="Cambria Math"/>
                <w:color w:val="000000" w:themeColor="text1"/>
                <w:sz w:val="22"/>
                <w:lang w:eastAsia="id-ID"/>
              </w:rPr>
              <m:t>ε</m:t>
            </m:r>
          </m:e>
          <m:sub>
            <m:r>
              <m:rPr>
                <m:sty m:val="bi"/>
              </m:rPr>
              <w:rPr>
                <w:rFonts w:ascii="Cambria Math" w:hAnsi="Cambria Math"/>
                <w:color w:val="000000" w:themeColor="text1"/>
                <w:sz w:val="22"/>
                <w:lang w:eastAsia="id-ID"/>
              </w:rPr>
              <m:t>i</m:t>
            </m:r>
          </m:sub>
        </m:sSub>
        <m:r>
          <m:rPr>
            <m:sty m:val="bi"/>
          </m:rPr>
          <w:rPr>
            <w:rFonts w:ascii="Cambria Math" w:hAnsi="Cambria Math"/>
            <w:color w:val="000000" w:themeColor="text1"/>
            <w:sz w:val="22"/>
            <w:lang w:eastAsia="id-ID"/>
          </w:rPr>
          <m:t>]</m:t>
        </m:r>
        <m:r>
          <m:rPr>
            <m:sty m:val="b"/>
          </m:rPr>
          <w:rPr>
            <w:rFonts w:ascii="Cambria Math" w:eastAsiaTheme="minorEastAsia" w:hAnsi="Cambria Math"/>
            <w:color w:val="000000" w:themeColor="text1"/>
            <w:sz w:val="22"/>
            <w:lang w:eastAsia="id-ID"/>
          </w:rPr>
          <m:t xml:space="preserve"> = </m:t>
        </m:r>
        <m:r>
          <m:rPr>
            <m:sty m:val="b"/>
          </m:rPr>
          <w:rPr>
            <w:rFonts w:ascii="Cambria Math" w:hAnsi="Cambria Math"/>
            <w:color w:val="000000" w:themeColor="text1"/>
            <w:sz w:val="22"/>
            <w:lang w:eastAsia="id-ID"/>
          </w:rPr>
          <m:t>E [exp(-</m:t>
        </m:r>
        <m:sSub>
          <m:sSubPr>
            <m:ctrlPr>
              <w:rPr>
                <w:rFonts w:ascii="Cambria Math" w:hAnsi="Cambria Math"/>
                <w:b/>
                <w:i/>
                <w:color w:val="000000" w:themeColor="text1"/>
                <w:sz w:val="22"/>
              </w:rPr>
            </m:ctrlPr>
          </m:sSubPr>
          <m:e>
            <m:r>
              <m:rPr>
                <m:sty m:val="bi"/>
              </m:rPr>
              <w:rPr>
                <w:rFonts w:ascii="Cambria Math" w:hAnsi="Cambria Math"/>
                <w:color w:val="000000" w:themeColor="text1"/>
                <w:sz w:val="22"/>
                <w:lang w:eastAsia="id-ID"/>
              </w:rPr>
              <m:t>δ</m:t>
            </m:r>
          </m:e>
          <m:sub>
            <m:r>
              <m:rPr>
                <m:sty m:val="bi"/>
              </m:rPr>
              <w:rPr>
                <w:rFonts w:ascii="Cambria Math" w:hAnsi="Cambria Math"/>
                <w:color w:val="000000" w:themeColor="text1"/>
                <w:sz w:val="22"/>
                <w:lang w:eastAsia="id-ID"/>
              </w:rPr>
              <m:t>0</m:t>
            </m:r>
          </m:sub>
        </m:sSub>
        <m:r>
          <m:rPr>
            <m:sty m:val="bi"/>
          </m:rPr>
          <w:rPr>
            <w:rFonts w:ascii="Cambria Math" w:eastAsiaTheme="minorEastAsia" w:hAnsi="Cambria Math"/>
            <w:color w:val="000000" w:themeColor="text1"/>
            <w:sz w:val="22"/>
            <w:lang w:eastAsia="id-ID"/>
          </w:rPr>
          <m:t>-</m:t>
        </m:r>
        <m:sSubSup>
          <m:sSubSupPr>
            <m:ctrlPr>
              <w:rPr>
                <w:rFonts w:ascii="Cambria Math" w:eastAsiaTheme="minorEastAsia" w:hAnsi="Cambria Math"/>
                <w:b/>
                <w:i/>
                <w:color w:val="000000" w:themeColor="text1"/>
                <w:sz w:val="22"/>
              </w:rPr>
            </m:ctrlPr>
          </m:sSubSupPr>
          <m:e>
            <m:r>
              <m:rPr>
                <m:sty m:val="bi"/>
              </m:rPr>
              <w:rPr>
                <w:rFonts w:ascii="Cambria Math" w:eastAsiaTheme="minorEastAsia" w:hAnsi="Cambria Math"/>
                <w:color w:val="000000" w:themeColor="text1"/>
                <w:sz w:val="22"/>
                <w:lang w:eastAsia="id-ID"/>
              </w:rPr>
              <m:t>∑</m:t>
            </m:r>
          </m:e>
          <m:sub>
            <m:r>
              <m:rPr>
                <m:sty m:val="bi"/>
              </m:rPr>
              <w:rPr>
                <w:rFonts w:ascii="Cambria Math" w:eastAsiaTheme="minorEastAsia" w:hAnsi="Cambria Math"/>
                <w:color w:val="000000" w:themeColor="text1"/>
                <w:sz w:val="22"/>
                <w:lang w:eastAsia="id-ID"/>
              </w:rPr>
              <m:t>m=1</m:t>
            </m:r>
          </m:sub>
          <m:sup>
            <m:r>
              <m:rPr>
                <m:sty m:val="bi"/>
              </m:rPr>
              <w:rPr>
                <w:rFonts w:ascii="Cambria Math" w:eastAsiaTheme="minorEastAsia" w:hAnsi="Cambria Math"/>
                <w:color w:val="000000" w:themeColor="text1"/>
                <w:sz w:val="22"/>
                <w:lang w:eastAsia="id-ID"/>
              </w:rPr>
              <m:t>D</m:t>
            </m:r>
          </m:sup>
        </m:sSubSup>
        <m:sSub>
          <m:sSubPr>
            <m:ctrlPr>
              <w:rPr>
                <w:rFonts w:ascii="Cambria Math" w:eastAsiaTheme="minorEastAsia" w:hAnsi="Cambria Math"/>
                <w:b/>
                <w:i/>
                <w:color w:val="000000" w:themeColor="text1"/>
                <w:sz w:val="22"/>
              </w:rPr>
            </m:ctrlPr>
          </m:sSubPr>
          <m:e>
            <m:r>
              <m:rPr>
                <m:sty m:val="bi"/>
              </m:rPr>
              <w:rPr>
                <w:rFonts w:ascii="Cambria Math" w:eastAsiaTheme="minorEastAsia" w:hAnsi="Cambria Math"/>
                <w:color w:val="000000" w:themeColor="text1"/>
                <w:sz w:val="22"/>
                <w:lang w:eastAsia="id-ID"/>
              </w:rPr>
              <m:t>δ</m:t>
            </m:r>
          </m:e>
          <m:sub>
            <m:r>
              <m:rPr>
                <m:sty m:val="bi"/>
              </m:rPr>
              <w:rPr>
                <w:rFonts w:ascii="Cambria Math" w:eastAsiaTheme="minorEastAsia" w:hAnsi="Cambria Math"/>
                <w:color w:val="000000" w:themeColor="text1"/>
                <w:sz w:val="22"/>
                <w:lang w:eastAsia="id-ID"/>
              </w:rPr>
              <m:t>m</m:t>
            </m:r>
          </m:sub>
        </m:sSub>
        <m:sSub>
          <m:sSubPr>
            <m:ctrlPr>
              <w:rPr>
                <w:rFonts w:ascii="Cambria Math" w:eastAsiaTheme="minorEastAsia" w:hAnsi="Cambria Math"/>
                <w:b/>
                <w:i/>
                <w:color w:val="000000" w:themeColor="text1"/>
                <w:sz w:val="22"/>
              </w:rPr>
            </m:ctrlPr>
          </m:sSubPr>
          <m:e>
            <m:r>
              <m:rPr>
                <m:sty m:val="bi"/>
              </m:rPr>
              <w:rPr>
                <w:rFonts w:ascii="Cambria Math" w:eastAsiaTheme="minorEastAsia" w:hAnsi="Cambria Math"/>
                <w:color w:val="000000" w:themeColor="text1"/>
                <w:sz w:val="22"/>
                <w:lang w:eastAsia="id-ID"/>
              </w:rPr>
              <m:t>W</m:t>
            </m:r>
          </m:e>
          <m:sub>
            <m:r>
              <m:rPr>
                <m:sty m:val="bi"/>
              </m:rPr>
              <w:rPr>
                <w:rFonts w:ascii="Cambria Math" w:eastAsiaTheme="minorEastAsia" w:hAnsi="Cambria Math"/>
                <w:color w:val="000000" w:themeColor="text1"/>
                <w:sz w:val="22"/>
                <w:lang w:eastAsia="id-ID"/>
              </w:rPr>
              <m:t>mi</m:t>
            </m:r>
          </m:sub>
        </m:sSub>
        <m:r>
          <m:rPr>
            <m:sty m:val="bi"/>
          </m:rPr>
          <w:rPr>
            <w:rFonts w:ascii="Cambria Math" w:eastAsiaTheme="minorEastAsia" w:hAnsi="Cambria Math"/>
            <w:color w:val="000000" w:themeColor="text1"/>
            <w:sz w:val="22"/>
            <w:lang w:eastAsia="id-ID"/>
          </w:rPr>
          <m:t>)│</m:t>
        </m:r>
        <m:r>
          <m:rPr>
            <m:sty m:val="bi"/>
          </m:rPr>
          <w:rPr>
            <w:rFonts w:ascii="Cambria Math" w:hAnsi="Cambria Math"/>
            <w:color w:val="000000" w:themeColor="text1"/>
            <w:sz w:val="22"/>
            <w:lang w:eastAsia="id-ID"/>
          </w:rPr>
          <m:t xml:space="preserve"> </m:t>
        </m:r>
        <m:sSub>
          <m:sSubPr>
            <m:ctrlPr>
              <w:rPr>
                <w:rFonts w:ascii="Cambria Math" w:hAnsi="Cambria Math"/>
                <w:b/>
                <w:i/>
                <w:color w:val="000000" w:themeColor="text1"/>
                <w:sz w:val="22"/>
              </w:rPr>
            </m:ctrlPr>
          </m:sSubPr>
          <m:e>
            <m:r>
              <m:rPr>
                <m:sty m:val="bi"/>
              </m:rPr>
              <w:rPr>
                <w:rFonts w:ascii="Cambria Math" w:hAnsi="Cambria Math"/>
                <w:color w:val="000000" w:themeColor="text1"/>
                <w:sz w:val="22"/>
                <w:lang w:eastAsia="id-ID"/>
              </w:rPr>
              <m:t>ε</m:t>
            </m:r>
          </m:e>
          <m:sub>
            <m:r>
              <m:rPr>
                <m:sty m:val="bi"/>
              </m:rPr>
              <w:rPr>
                <w:rFonts w:ascii="Cambria Math" w:hAnsi="Cambria Math"/>
                <w:color w:val="000000" w:themeColor="text1"/>
                <w:sz w:val="22"/>
                <w:lang w:eastAsia="id-ID"/>
              </w:rPr>
              <m:t>i</m:t>
            </m:r>
          </m:sub>
        </m:sSub>
        <m:r>
          <m:rPr>
            <m:sty m:val="bi"/>
          </m:rPr>
          <w:rPr>
            <w:rFonts w:ascii="Cambria Math" w:hAnsi="Cambria Math"/>
            <w:color w:val="000000" w:themeColor="text1"/>
            <w:sz w:val="22"/>
            <w:lang w:eastAsia="id-ID"/>
          </w:rPr>
          <m:t>]</m:t>
        </m:r>
      </m:oMath>
      <w:r w:rsidRPr="001007BF">
        <w:rPr>
          <w:rFonts w:eastAsiaTheme="minorEastAsia"/>
          <w:b/>
          <w:color w:val="000000" w:themeColor="text1"/>
          <w:sz w:val="22"/>
          <w:lang w:eastAsia="id-ID"/>
        </w:rPr>
        <w:t>.</w:t>
      </w:r>
      <w:r w:rsidRPr="001007BF">
        <w:rPr>
          <w:rFonts w:eastAsiaTheme="minorEastAsia"/>
          <w:color w:val="000000" w:themeColor="text1"/>
          <w:sz w:val="22"/>
          <w:lang w:eastAsia="id-ID"/>
        </w:rPr>
        <w:t>..........</w:t>
      </w:r>
      <w:r>
        <w:rPr>
          <w:rFonts w:eastAsiaTheme="minorEastAsia"/>
          <w:color w:val="000000" w:themeColor="text1"/>
          <w:sz w:val="22"/>
          <w:lang w:eastAsia="id-ID"/>
        </w:rPr>
        <w:t>............</w:t>
      </w:r>
      <w:r w:rsidRPr="001007BF">
        <w:rPr>
          <w:rFonts w:eastAsiaTheme="minorEastAsia"/>
          <w:color w:val="000000" w:themeColor="text1"/>
          <w:sz w:val="22"/>
          <w:lang w:eastAsia="id-ID"/>
        </w:rPr>
        <w:t>.................(</w:t>
      </w:r>
      <w:r w:rsidR="00DE41F2">
        <w:rPr>
          <w:rFonts w:eastAsiaTheme="minorEastAsia"/>
          <w:color w:val="000000" w:themeColor="text1"/>
          <w:sz w:val="22"/>
          <w:lang w:eastAsia="id-ID"/>
        </w:rPr>
        <w:t>2</w:t>
      </w:r>
      <w:r w:rsidRPr="001007BF">
        <w:rPr>
          <w:rFonts w:eastAsiaTheme="minorEastAsia"/>
          <w:color w:val="000000" w:themeColor="text1"/>
          <w:sz w:val="22"/>
          <w:lang w:eastAsia="id-ID"/>
        </w:rPr>
        <w:t>)</w:t>
      </w:r>
    </w:p>
    <w:p w:rsidR="001007BF" w:rsidRPr="001007BF" w:rsidRDefault="001007BF" w:rsidP="001007BF">
      <w:pPr>
        <w:jc w:val="both"/>
        <w:rPr>
          <w:rFonts w:eastAsiaTheme="minorEastAsia"/>
          <w:color w:val="000000" w:themeColor="text1"/>
          <w:sz w:val="22"/>
          <w:lang w:eastAsia="id-ID"/>
        </w:rPr>
      </w:pPr>
      <w:r w:rsidRPr="001007BF">
        <w:rPr>
          <w:color w:val="000000" w:themeColor="text1"/>
          <w:sz w:val="22"/>
        </w:rPr>
        <w:t xml:space="preserve">Nilai TE berada antara nilai 0 sampai 1 atau </w:t>
      </w:r>
      <m:oMath>
        <m:r>
          <w:rPr>
            <w:rFonts w:ascii="Cambria Math" w:hAnsi="Cambria Math"/>
            <w:color w:val="000000" w:themeColor="text1"/>
            <w:sz w:val="22"/>
          </w:rPr>
          <m:t>0≤TE≥1</m:t>
        </m:r>
      </m:oMath>
      <w:r w:rsidRPr="001007BF">
        <w:rPr>
          <w:color w:val="000000" w:themeColor="text1"/>
          <w:sz w:val="22"/>
        </w:rPr>
        <w:t xml:space="preserve"> ,dan jika nilai TE sama dengan 1 maka usahatani dapat dikatakan sudah efisien.</w:t>
      </w:r>
      <w:r w:rsidRPr="001007BF">
        <w:rPr>
          <w:rFonts w:eastAsiaTheme="minorEastAsia"/>
          <w:color w:val="000000" w:themeColor="text1"/>
          <w:sz w:val="22"/>
          <w:lang w:eastAsia="id-ID"/>
        </w:rPr>
        <w:t xml:space="preserve"> </w:t>
      </w:r>
      <w:r w:rsidRPr="001007BF">
        <w:rPr>
          <w:color w:val="000000" w:themeColor="text1"/>
          <w:sz w:val="22"/>
        </w:rPr>
        <w:t xml:space="preserve">Dimana E adalah ekpektasi operator. Metode Maximum Likelihood (MLE) digunakan untuk mengestimasi parameter yang dicari, dengan fungsi stokastik frontier dan </w:t>
      </w:r>
      <w:r w:rsidRPr="001007BF">
        <w:rPr>
          <w:i/>
          <w:color w:val="000000" w:themeColor="text1"/>
          <w:sz w:val="22"/>
        </w:rPr>
        <w:t>inefficiency effect</w:t>
      </w:r>
      <w:r w:rsidRPr="001007BF">
        <w:rPr>
          <w:color w:val="000000" w:themeColor="text1"/>
          <w:sz w:val="22"/>
        </w:rPr>
        <w:t xml:space="preserve"> diestimasi secara simultan. Fungsi likelihood digambarkan pada parameter varians, </w:t>
      </w:r>
      <m:oMath>
        <m:sSup>
          <m:sSupPr>
            <m:ctrlPr>
              <w:rPr>
                <w:rFonts w:ascii="Cambria Math" w:hAnsi="Cambria Math"/>
                <w:i/>
                <w:color w:val="000000" w:themeColor="text1"/>
                <w:sz w:val="22"/>
              </w:rPr>
            </m:ctrlPr>
          </m:sSupPr>
          <m:e>
            <m:r>
              <w:rPr>
                <w:rFonts w:ascii="Cambria Math" w:hAnsi="Cambria Math"/>
                <w:color w:val="000000" w:themeColor="text1"/>
                <w:sz w:val="22"/>
              </w:rPr>
              <m:t>σ</m:t>
            </m:r>
          </m:e>
          <m:sup>
            <m:r>
              <w:rPr>
                <w:rFonts w:ascii="Cambria Math" w:hAnsi="Cambria Math"/>
                <w:color w:val="000000" w:themeColor="text1"/>
                <w:sz w:val="22"/>
              </w:rPr>
              <m:t>2</m:t>
            </m:r>
          </m:sup>
        </m:sSup>
        <m:r>
          <w:rPr>
            <w:rFonts w:ascii="Cambria Math" w:hAnsi="Cambria Math"/>
            <w:color w:val="000000" w:themeColor="text1"/>
            <w:sz w:val="22"/>
          </w:rPr>
          <m:t>=</m:t>
        </m:r>
        <m:sSubSup>
          <m:sSubSupPr>
            <m:ctrlPr>
              <w:rPr>
                <w:rFonts w:ascii="Cambria Math" w:hAnsi="Cambria Math"/>
                <w:i/>
                <w:color w:val="000000" w:themeColor="text1"/>
                <w:sz w:val="22"/>
              </w:rPr>
            </m:ctrlPr>
          </m:sSubSupPr>
          <m:e>
            <m:r>
              <w:rPr>
                <w:rFonts w:ascii="Cambria Math" w:hAnsi="Cambria Math"/>
                <w:color w:val="000000" w:themeColor="text1"/>
                <w:sz w:val="22"/>
              </w:rPr>
              <m:t>σ</m:t>
            </m:r>
          </m:e>
          <m:sub>
            <m:r>
              <w:rPr>
                <w:rFonts w:ascii="Cambria Math" w:hAnsi="Cambria Math"/>
                <w:color w:val="000000" w:themeColor="text1"/>
                <w:sz w:val="22"/>
              </w:rPr>
              <m:t>v</m:t>
            </m:r>
          </m:sub>
          <m:sup>
            <m:r>
              <w:rPr>
                <w:rFonts w:ascii="Cambria Math" w:hAnsi="Cambria Math"/>
                <w:color w:val="000000" w:themeColor="text1"/>
                <w:sz w:val="22"/>
              </w:rPr>
              <m:t>2</m:t>
            </m:r>
          </m:sup>
        </m:sSubSup>
        <m:r>
          <w:rPr>
            <w:rFonts w:ascii="Cambria Math" w:hAnsi="Cambria Math"/>
            <w:color w:val="000000" w:themeColor="text1"/>
            <w:sz w:val="22"/>
          </w:rPr>
          <m:t>+</m:t>
        </m:r>
        <m:sSubSup>
          <m:sSubSupPr>
            <m:ctrlPr>
              <w:rPr>
                <w:rFonts w:ascii="Cambria Math" w:hAnsi="Cambria Math"/>
                <w:i/>
                <w:color w:val="000000" w:themeColor="text1"/>
                <w:sz w:val="22"/>
              </w:rPr>
            </m:ctrlPr>
          </m:sSubSupPr>
          <m:e>
            <m:r>
              <w:rPr>
                <w:rFonts w:ascii="Cambria Math" w:hAnsi="Cambria Math"/>
                <w:color w:val="000000" w:themeColor="text1"/>
                <w:sz w:val="22"/>
              </w:rPr>
              <m:t>σ</m:t>
            </m:r>
          </m:e>
          <m:sub>
            <m:r>
              <w:rPr>
                <w:rFonts w:ascii="Cambria Math" w:hAnsi="Cambria Math"/>
                <w:color w:val="000000" w:themeColor="text1"/>
                <w:sz w:val="22"/>
              </w:rPr>
              <m:t>v</m:t>
            </m:r>
          </m:sub>
          <m:sup>
            <m:r>
              <w:rPr>
                <w:rFonts w:ascii="Cambria Math" w:hAnsi="Cambria Math"/>
                <w:color w:val="000000" w:themeColor="text1"/>
                <w:sz w:val="22"/>
              </w:rPr>
              <m:t>2</m:t>
            </m:r>
          </m:sup>
        </m:sSubSup>
        <m:r>
          <w:rPr>
            <w:rFonts w:ascii="Cambria Math" w:hAnsi="Cambria Math"/>
            <w:color w:val="000000" w:themeColor="text1"/>
            <w:sz w:val="22"/>
          </w:rPr>
          <m:t xml:space="preserve"> dan γ=</m:t>
        </m:r>
        <m:sSubSup>
          <m:sSubSupPr>
            <m:ctrlPr>
              <w:rPr>
                <w:rFonts w:ascii="Cambria Math" w:hAnsi="Cambria Math"/>
                <w:i/>
                <w:color w:val="000000" w:themeColor="text1"/>
                <w:sz w:val="22"/>
              </w:rPr>
            </m:ctrlPr>
          </m:sSubSupPr>
          <m:e>
            <m:r>
              <w:rPr>
                <w:rFonts w:ascii="Cambria Math" w:hAnsi="Cambria Math"/>
                <w:color w:val="000000" w:themeColor="text1"/>
                <w:sz w:val="22"/>
              </w:rPr>
              <m:t>σ</m:t>
            </m:r>
          </m:e>
          <m:sub>
            <m:r>
              <w:rPr>
                <w:rFonts w:ascii="Cambria Math" w:hAnsi="Cambria Math"/>
                <w:color w:val="000000" w:themeColor="text1"/>
                <w:sz w:val="22"/>
              </w:rPr>
              <m:t>v</m:t>
            </m:r>
          </m:sub>
          <m:sup>
            <m:r>
              <w:rPr>
                <w:rFonts w:ascii="Cambria Math" w:hAnsi="Cambria Math"/>
                <w:color w:val="000000" w:themeColor="text1"/>
                <w:sz w:val="22"/>
              </w:rPr>
              <m:t>2</m:t>
            </m:r>
          </m:sup>
        </m:sSubSup>
        <m:r>
          <w:rPr>
            <w:rFonts w:ascii="Cambria Math" w:hAnsi="Cambria Math"/>
            <w:color w:val="000000" w:themeColor="text1"/>
            <w:sz w:val="22"/>
          </w:rPr>
          <m:t>∕</m:t>
        </m:r>
        <m:sSubSup>
          <m:sSubSupPr>
            <m:ctrlPr>
              <w:rPr>
                <w:rFonts w:ascii="Cambria Math" w:hAnsi="Cambria Math"/>
                <w:i/>
                <w:color w:val="000000" w:themeColor="text1"/>
                <w:sz w:val="22"/>
              </w:rPr>
            </m:ctrlPr>
          </m:sSubSupPr>
          <m:e>
            <m:r>
              <w:rPr>
                <w:rFonts w:ascii="Cambria Math" w:hAnsi="Cambria Math"/>
                <w:color w:val="000000" w:themeColor="text1"/>
                <w:sz w:val="22"/>
              </w:rPr>
              <m:t>σ</m:t>
            </m:r>
          </m:e>
          <m:sub>
            <m:r>
              <w:rPr>
                <w:rFonts w:ascii="Cambria Math" w:hAnsi="Cambria Math"/>
                <w:color w:val="000000" w:themeColor="text1"/>
                <w:sz w:val="22"/>
              </w:rPr>
              <m:t>v</m:t>
            </m:r>
          </m:sub>
          <m:sup>
            <m:r>
              <w:rPr>
                <w:rFonts w:ascii="Cambria Math" w:hAnsi="Cambria Math"/>
                <w:color w:val="000000" w:themeColor="text1"/>
                <w:sz w:val="22"/>
              </w:rPr>
              <m:t>2</m:t>
            </m:r>
          </m:sup>
        </m:sSubSup>
      </m:oMath>
      <w:r w:rsidRPr="001007BF">
        <w:rPr>
          <w:rFonts w:eastAsiaTheme="minorEastAsia"/>
          <w:color w:val="000000" w:themeColor="text1"/>
          <w:sz w:val="22"/>
        </w:rPr>
        <w:t xml:space="preserve"> </w:t>
      </w:r>
      <w:r w:rsidRPr="001007BF">
        <w:rPr>
          <w:i/>
          <w:color w:val="000000" w:themeColor="text1"/>
          <w:sz w:val="22"/>
        </w:rPr>
        <w:fldChar w:fldCharType="begin" w:fldLock="1"/>
      </w:r>
      <w:r w:rsidRPr="001007BF">
        <w:rPr>
          <w:i/>
          <w:color w:val="000000" w:themeColor="text1"/>
          <w:sz w:val="22"/>
        </w:rPr>
        <w:instrText>ADDIN CSL_CITATION {"citationItems":[{"id":"ITEM-1","itemData":{"author":[{"dropping-particle":"","family":"Hasan","given":"Fuad","non-dropping-particle":"","parse-names":false,"suffix":""}],"container-title":"Jurnal Sosial Economic of Agriculture","id":"ITEM-1","issue":"1","issued":{"date-parts":[["2019"]]},"page":"94-103","title":"Efisiensi Keuntungan Usahatani Bawang Merah di Kabupaten Nganjuk : Pendekatan Stokastik Frontier","type":"article-journal","volume":"8"},"uris":["http://www.mendeley.com/documents/?uuid=c3863d63-0270-4263-bc0e-c18295966d67"]}],"mendeley":{"formattedCitation":"(Hasan, 2019)","plainTextFormattedCitation":"(Hasan, 2019)","previouslyFormattedCitation":"(Hasan, 2019)"},"properties":{"noteIndex":0},"schema":"https://github.com/citation-style-language/schema/raw/master/csl-citation.json"}</w:instrText>
      </w:r>
      <w:r w:rsidRPr="001007BF">
        <w:rPr>
          <w:i/>
          <w:color w:val="000000" w:themeColor="text1"/>
          <w:sz w:val="22"/>
        </w:rPr>
        <w:fldChar w:fldCharType="separate"/>
      </w:r>
      <w:r w:rsidRPr="001007BF">
        <w:rPr>
          <w:color w:val="000000" w:themeColor="text1"/>
          <w:sz w:val="22"/>
        </w:rPr>
        <w:t>(Hasan, 2019)</w:t>
      </w:r>
      <w:r w:rsidRPr="001007BF">
        <w:rPr>
          <w:i/>
          <w:color w:val="000000" w:themeColor="text1"/>
          <w:sz w:val="22"/>
        </w:rPr>
        <w:fldChar w:fldCharType="end"/>
      </w:r>
      <w:r w:rsidRPr="001007BF">
        <w:rPr>
          <w:color w:val="000000" w:themeColor="text1"/>
          <w:sz w:val="22"/>
        </w:rPr>
        <w:t>. Faktor-faktor terhadap inefisiensi teknis pada usahatani padi organik dianalisis dengan menggunakan persamaan berikut:</w:t>
      </w:r>
    </w:p>
    <w:p w:rsidR="001007BF" w:rsidRPr="001007BF" w:rsidRDefault="00785855" w:rsidP="001007BF">
      <w:pPr>
        <w:ind w:left="142"/>
        <w:jc w:val="both"/>
        <w:rPr>
          <w:b/>
          <w:color w:val="000000" w:themeColor="text1"/>
          <w:sz w:val="22"/>
        </w:rPr>
      </w:pPr>
      <m:oMath>
        <m:sSub>
          <m:sSubPr>
            <m:ctrlPr>
              <w:rPr>
                <w:rFonts w:ascii="Cambria Math" w:hAnsi="Cambria Math"/>
                <w:b/>
                <w:i/>
                <w:color w:val="000000" w:themeColor="text1"/>
                <w:sz w:val="22"/>
              </w:rPr>
            </m:ctrlPr>
          </m:sSubPr>
          <m:e>
            <m:r>
              <m:rPr>
                <m:sty m:val="bi"/>
              </m:rPr>
              <w:rPr>
                <w:rFonts w:ascii="Cambria Math" w:hAnsi="Cambria Math"/>
                <w:color w:val="000000" w:themeColor="text1"/>
                <w:sz w:val="22"/>
              </w:rPr>
              <m:t>μ</m:t>
            </m:r>
          </m:e>
          <m:sub>
            <m:r>
              <m:rPr>
                <m:sty m:val="bi"/>
              </m:rPr>
              <w:rPr>
                <w:rFonts w:ascii="Cambria Math" w:hAnsi="Cambria Math"/>
                <w:color w:val="000000" w:themeColor="text1"/>
                <w:sz w:val="22"/>
              </w:rPr>
              <m:t>i</m:t>
            </m:r>
          </m:sub>
        </m:sSub>
        <m:r>
          <m:rPr>
            <m:sty m:val="bi"/>
          </m:rPr>
          <w:rPr>
            <w:rFonts w:ascii="Cambria Math" w:eastAsia="Symbol" w:hAnsi="Cambria Math"/>
            <w:color w:val="000000" w:themeColor="text1"/>
            <w:sz w:val="22"/>
          </w:rPr>
          <m:t>=</m:t>
        </m:r>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δ</m:t>
            </m:r>
          </m:e>
          <m:sub>
            <m:r>
              <m:rPr>
                <m:sty m:val="bi"/>
              </m:rPr>
              <w:rPr>
                <w:rFonts w:ascii="Cambria Math" w:eastAsia="Symbol" w:hAnsi="Cambria Math"/>
                <w:color w:val="000000" w:themeColor="text1"/>
                <w:sz w:val="22"/>
              </w:rPr>
              <m:t>0</m:t>
            </m:r>
          </m:sub>
        </m:sSub>
      </m:oMath>
      <w:r w:rsidR="001007BF" w:rsidRPr="001007BF">
        <w:rPr>
          <w:rFonts w:eastAsia="Symbol"/>
          <w:b/>
          <w:color w:val="000000" w:themeColor="text1"/>
          <w:sz w:val="22"/>
        </w:rPr>
        <w:t>+</w:t>
      </w:r>
      <m:oMath>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δ</m:t>
            </m:r>
          </m:e>
          <m:sub>
            <m:r>
              <m:rPr>
                <m:sty m:val="bi"/>
              </m:rPr>
              <w:rPr>
                <w:rFonts w:ascii="Cambria Math" w:eastAsia="Symbol" w:hAnsi="Cambria Math"/>
                <w:color w:val="000000" w:themeColor="text1"/>
                <w:sz w:val="22"/>
              </w:rPr>
              <m:t>1</m:t>
            </m:r>
          </m:sub>
        </m:sSub>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Z</m:t>
            </m:r>
          </m:e>
          <m:sub>
            <m:r>
              <m:rPr>
                <m:sty m:val="bi"/>
              </m:rPr>
              <w:rPr>
                <w:rFonts w:ascii="Cambria Math" w:eastAsia="Symbol" w:hAnsi="Cambria Math"/>
                <w:color w:val="000000" w:themeColor="text1"/>
                <w:sz w:val="22"/>
              </w:rPr>
              <m:t>1</m:t>
            </m:r>
          </m:sub>
        </m:sSub>
      </m:oMath>
      <w:r w:rsidR="001007BF" w:rsidRPr="001007BF">
        <w:rPr>
          <w:b/>
          <w:color w:val="000000" w:themeColor="text1"/>
          <w:sz w:val="22"/>
        </w:rPr>
        <w:t xml:space="preserve">+ </w:t>
      </w:r>
      <m:oMath>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δ</m:t>
            </m:r>
          </m:e>
          <m:sub>
            <m:r>
              <m:rPr>
                <m:sty m:val="bi"/>
              </m:rPr>
              <w:rPr>
                <w:rFonts w:ascii="Cambria Math" w:eastAsia="Symbol" w:hAnsi="Cambria Math"/>
                <w:color w:val="000000" w:themeColor="text1"/>
                <w:sz w:val="22"/>
              </w:rPr>
              <m:t>2</m:t>
            </m:r>
          </m:sub>
        </m:sSub>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Z</m:t>
            </m:r>
          </m:e>
          <m:sub>
            <m:r>
              <m:rPr>
                <m:sty m:val="bi"/>
              </m:rPr>
              <w:rPr>
                <w:rFonts w:ascii="Cambria Math" w:eastAsia="Symbol" w:hAnsi="Cambria Math"/>
                <w:color w:val="000000" w:themeColor="text1"/>
                <w:sz w:val="22"/>
              </w:rPr>
              <m:t>2</m:t>
            </m:r>
          </m:sub>
        </m:sSub>
      </m:oMath>
      <w:r w:rsidR="001007BF" w:rsidRPr="001007BF">
        <w:rPr>
          <w:b/>
          <w:color w:val="000000" w:themeColor="text1"/>
          <w:sz w:val="22"/>
        </w:rPr>
        <w:t xml:space="preserve">+ </w:t>
      </w:r>
      <m:oMath>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δ</m:t>
            </m:r>
          </m:e>
          <m:sub>
            <m:r>
              <m:rPr>
                <m:sty m:val="bi"/>
              </m:rPr>
              <w:rPr>
                <w:rFonts w:ascii="Cambria Math" w:eastAsia="Symbol" w:hAnsi="Cambria Math"/>
                <w:color w:val="000000" w:themeColor="text1"/>
                <w:sz w:val="22"/>
              </w:rPr>
              <m:t>3</m:t>
            </m:r>
          </m:sub>
        </m:sSub>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Z</m:t>
            </m:r>
          </m:e>
          <m:sub>
            <m:r>
              <m:rPr>
                <m:sty m:val="bi"/>
              </m:rPr>
              <w:rPr>
                <w:rFonts w:ascii="Cambria Math" w:eastAsia="Symbol" w:hAnsi="Cambria Math"/>
                <w:color w:val="000000" w:themeColor="text1"/>
                <w:sz w:val="22"/>
              </w:rPr>
              <m:t>3</m:t>
            </m:r>
          </m:sub>
        </m:sSub>
      </m:oMath>
      <w:r w:rsidR="001007BF" w:rsidRPr="001007BF">
        <w:rPr>
          <w:b/>
          <w:color w:val="000000" w:themeColor="text1"/>
          <w:sz w:val="22"/>
        </w:rPr>
        <w:t>+</w:t>
      </w:r>
      <m:oMath>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δ</m:t>
            </m:r>
          </m:e>
          <m:sub>
            <m:r>
              <m:rPr>
                <m:sty m:val="bi"/>
              </m:rPr>
              <w:rPr>
                <w:rFonts w:ascii="Cambria Math" w:eastAsia="Symbol" w:hAnsi="Cambria Math"/>
                <w:color w:val="000000" w:themeColor="text1"/>
                <w:sz w:val="22"/>
              </w:rPr>
              <m:t>4</m:t>
            </m:r>
          </m:sub>
        </m:sSub>
        <m:sSub>
          <m:sSubPr>
            <m:ctrlPr>
              <w:rPr>
                <w:rFonts w:ascii="Cambria Math" w:eastAsia="Symbol" w:hAnsi="Cambria Math"/>
                <w:b/>
                <w:i/>
                <w:color w:val="000000" w:themeColor="text1"/>
                <w:sz w:val="22"/>
              </w:rPr>
            </m:ctrlPr>
          </m:sSubPr>
          <m:e>
            <m:r>
              <m:rPr>
                <m:sty m:val="bi"/>
              </m:rPr>
              <w:rPr>
                <w:rFonts w:ascii="Cambria Math" w:eastAsia="Symbol" w:hAnsi="Cambria Math"/>
                <w:color w:val="000000" w:themeColor="text1"/>
                <w:sz w:val="22"/>
              </w:rPr>
              <m:t>Z</m:t>
            </m:r>
          </m:e>
          <m:sub>
            <m:r>
              <m:rPr>
                <m:sty m:val="bi"/>
              </m:rPr>
              <w:rPr>
                <w:rFonts w:ascii="Cambria Math" w:eastAsia="Symbol" w:hAnsi="Cambria Math"/>
                <w:color w:val="000000" w:themeColor="text1"/>
                <w:sz w:val="22"/>
              </w:rPr>
              <m:t>4</m:t>
            </m:r>
          </m:sub>
        </m:sSub>
      </m:oMath>
      <w:r w:rsidR="001007BF" w:rsidRPr="001007BF">
        <w:rPr>
          <w:color w:val="000000" w:themeColor="text1"/>
          <w:sz w:val="22"/>
          <w:vertAlign w:val="subscript"/>
        </w:rPr>
        <w:t>...........................................................................................</w:t>
      </w:r>
      <w:r w:rsidR="001007BF">
        <w:rPr>
          <w:color w:val="000000" w:themeColor="text1"/>
          <w:sz w:val="22"/>
          <w:vertAlign w:val="subscript"/>
        </w:rPr>
        <w:t>..........................</w:t>
      </w:r>
      <w:r w:rsidR="001007BF" w:rsidRPr="001007BF">
        <w:rPr>
          <w:color w:val="000000" w:themeColor="text1"/>
          <w:sz w:val="22"/>
          <w:vertAlign w:val="subscript"/>
        </w:rPr>
        <w:t>..................</w:t>
      </w:r>
      <w:r w:rsidR="001007BF" w:rsidRPr="001007BF">
        <w:rPr>
          <w:color w:val="000000" w:themeColor="text1"/>
          <w:sz w:val="22"/>
        </w:rPr>
        <w:t>(</w:t>
      </w:r>
      <w:r w:rsidR="00DE41F2">
        <w:rPr>
          <w:color w:val="000000" w:themeColor="text1"/>
          <w:sz w:val="22"/>
        </w:rPr>
        <w:t>3</w:t>
      </w:r>
      <w:r w:rsidR="001007BF" w:rsidRPr="001007BF">
        <w:rPr>
          <w:color w:val="000000" w:themeColor="text1"/>
          <w:sz w:val="22"/>
        </w:rPr>
        <w:t>)</w:t>
      </w:r>
    </w:p>
    <w:tbl>
      <w:tblPr>
        <w:tblW w:w="0" w:type="auto"/>
        <w:tblLayout w:type="fixed"/>
        <w:tblCellMar>
          <w:left w:w="0" w:type="dxa"/>
          <w:right w:w="0" w:type="dxa"/>
        </w:tblCellMar>
        <w:tblLook w:val="04A0" w:firstRow="1" w:lastRow="0" w:firstColumn="1" w:lastColumn="0" w:noHBand="0" w:noVBand="1"/>
      </w:tblPr>
      <w:tblGrid>
        <w:gridCol w:w="426"/>
        <w:gridCol w:w="425"/>
        <w:gridCol w:w="4819"/>
      </w:tblGrid>
      <w:tr w:rsidR="001007BF" w:rsidRPr="001007BF" w:rsidTr="00774730">
        <w:trPr>
          <w:trHeight w:val="230"/>
        </w:trPr>
        <w:tc>
          <w:tcPr>
            <w:tcW w:w="851" w:type="dxa"/>
            <w:gridSpan w:val="2"/>
            <w:hideMark/>
          </w:tcPr>
          <w:p w:rsidR="001007BF" w:rsidRPr="001007BF" w:rsidRDefault="001007BF" w:rsidP="001007BF">
            <w:pPr>
              <w:jc w:val="both"/>
              <w:rPr>
                <w:color w:val="000000" w:themeColor="text1"/>
                <w:w w:val="98"/>
                <w:sz w:val="22"/>
              </w:rPr>
            </w:pPr>
            <w:r w:rsidRPr="001007BF">
              <w:rPr>
                <w:color w:val="000000" w:themeColor="text1"/>
                <w:w w:val="98"/>
                <w:sz w:val="22"/>
              </w:rPr>
              <w:t>Dimana:</w:t>
            </w:r>
          </w:p>
        </w:tc>
        <w:tc>
          <w:tcPr>
            <w:tcW w:w="4819" w:type="dxa"/>
          </w:tcPr>
          <w:p w:rsidR="001007BF" w:rsidRPr="001007BF" w:rsidRDefault="001007BF" w:rsidP="001007BF">
            <w:pPr>
              <w:jc w:val="both"/>
              <w:rPr>
                <w:color w:val="000000" w:themeColor="text1"/>
                <w:sz w:val="22"/>
              </w:rPr>
            </w:pPr>
          </w:p>
        </w:tc>
      </w:tr>
      <w:tr w:rsidR="001007BF" w:rsidRPr="001007BF" w:rsidTr="00774730">
        <w:trPr>
          <w:trHeight w:val="256"/>
        </w:trPr>
        <w:tc>
          <w:tcPr>
            <w:tcW w:w="426" w:type="dxa"/>
            <w:hideMark/>
          </w:tcPr>
          <w:p w:rsidR="001007BF" w:rsidRPr="001007BF" w:rsidRDefault="00785855" w:rsidP="001007BF">
            <w:pPr>
              <w:jc w:val="both"/>
              <w:rPr>
                <w:color w:val="000000" w:themeColor="text1"/>
                <w:sz w:val="22"/>
                <w:vertAlign w:val="subscript"/>
              </w:rPr>
            </w:pPr>
            <m:oMath>
              <m:sSub>
                <m:sSubPr>
                  <m:ctrlPr>
                    <w:rPr>
                      <w:rFonts w:ascii="Cambria Math" w:hAnsi="Cambria Math"/>
                      <w:b/>
                      <w:i/>
                      <w:color w:val="000000" w:themeColor="text1"/>
                      <w:sz w:val="22"/>
                    </w:rPr>
                  </m:ctrlPr>
                </m:sSubPr>
                <m:e>
                  <m:r>
                    <m:rPr>
                      <m:sty m:val="bi"/>
                    </m:rPr>
                    <w:rPr>
                      <w:rFonts w:ascii="Cambria Math" w:hAnsi="Cambria Math"/>
                      <w:color w:val="000000" w:themeColor="text1"/>
                      <w:sz w:val="22"/>
                    </w:rPr>
                    <m:t>μ</m:t>
                  </m:r>
                </m:e>
                <m:sub>
                  <m:r>
                    <m:rPr>
                      <m:sty m:val="bi"/>
                    </m:rPr>
                    <w:rPr>
                      <w:rFonts w:ascii="Cambria Math" w:hAnsi="Cambria Math"/>
                      <w:color w:val="000000" w:themeColor="text1"/>
                      <w:sz w:val="22"/>
                    </w:rPr>
                    <m:t>i</m:t>
                  </m:r>
                </m:sub>
              </m:sSub>
            </m:oMath>
            <w:r w:rsidR="001007BF" w:rsidRPr="001007BF">
              <w:rPr>
                <w:color w:val="000000" w:themeColor="text1"/>
                <w:sz w:val="22"/>
                <w:vertAlign w:val="subscript"/>
              </w:rPr>
              <w:t>i</w:t>
            </w:r>
          </w:p>
        </w:tc>
        <w:tc>
          <w:tcPr>
            <w:tcW w:w="425" w:type="dxa"/>
            <w:hideMark/>
          </w:tcPr>
          <w:p w:rsidR="001007BF" w:rsidRPr="001007BF" w:rsidRDefault="001007BF" w:rsidP="001007BF">
            <w:pPr>
              <w:ind w:right="60"/>
              <w:jc w:val="both"/>
              <w:rPr>
                <w:color w:val="000000" w:themeColor="text1"/>
                <w:sz w:val="22"/>
              </w:rPr>
            </w:pPr>
            <w:r w:rsidRPr="001007BF">
              <w:rPr>
                <w:color w:val="000000" w:themeColor="text1"/>
                <w:sz w:val="22"/>
              </w:rPr>
              <w:t>=</w:t>
            </w:r>
          </w:p>
        </w:tc>
        <w:tc>
          <w:tcPr>
            <w:tcW w:w="4819" w:type="dxa"/>
            <w:hideMark/>
          </w:tcPr>
          <w:p w:rsidR="001007BF" w:rsidRPr="001007BF" w:rsidRDefault="001007BF" w:rsidP="001007BF">
            <w:pPr>
              <w:jc w:val="both"/>
              <w:rPr>
                <w:color w:val="000000" w:themeColor="text1"/>
                <w:sz w:val="22"/>
              </w:rPr>
            </w:pPr>
            <w:r w:rsidRPr="001007BF">
              <w:rPr>
                <w:color w:val="000000" w:themeColor="text1"/>
                <w:sz w:val="22"/>
              </w:rPr>
              <w:t>Inefisiensi teknis</w:t>
            </w:r>
          </w:p>
        </w:tc>
      </w:tr>
      <w:tr w:rsidR="001007BF" w:rsidRPr="001007BF" w:rsidTr="00774730">
        <w:trPr>
          <w:trHeight w:val="230"/>
        </w:trPr>
        <w:tc>
          <w:tcPr>
            <w:tcW w:w="426" w:type="dxa"/>
            <w:hideMark/>
          </w:tcPr>
          <w:p w:rsidR="001007BF" w:rsidRPr="001007BF" w:rsidRDefault="001007BF" w:rsidP="001007BF">
            <w:pPr>
              <w:jc w:val="both"/>
              <w:rPr>
                <w:color w:val="000000" w:themeColor="text1"/>
                <w:sz w:val="22"/>
              </w:rPr>
            </w:pPr>
            <w:r w:rsidRPr="001007BF">
              <w:rPr>
                <w:color w:val="000000" w:themeColor="text1"/>
                <w:sz w:val="22"/>
              </w:rPr>
              <w:t>Z1</w:t>
            </w:r>
          </w:p>
        </w:tc>
        <w:tc>
          <w:tcPr>
            <w:tcW w:w="425" w:type="dxa"/>
            <w:hideMark/>
          </w:tcPr>
          <w:p w:rsidR="001007BF" w:rsidRPr="001007BF" w:rsidRDefault="001007BF" w:rsidP="001007BF">
            <w:pPr>
              <w:ind w:right="60"/>
              <w:jc w:val="both"/>
              <w:rPr>
                <w:color w:val="000000" w:themeColor="text1"/>
                <w:sz w:val="22"/>
              </w:rPr>
            </w:pPr>
            <w:r w:rsidRPr="001007BF">
              <w:rPr>
                <w:color w:val="000000" w:themeColor="text1"/>
                <w:sz w:val="22"/>
              </w:rPr>
              <w:t>=</w:t>
            </w:r>
          </w:p>
        </w:tc>
        <w:tc>
          <w:tcPr>
            <w:tcW w:w="4819" w:type="dxa"/>
            <w:hideMark/>
          </w:tcPr>
          <w:p w:rsidR="001007BF" w:rsidRPr="001007BF" w:rsidRDefault="001007BF" w:rsidP="001007BF">
            <w:pPr>
              <w:jc w:val="both"/>
              <w:rPr>
                <w:color w:val="000000" w:themeColor="text1"/>
                <w:sz w:val="22"/>
              </w:rPr>
            </w:pPr>
            <w:r w:rsidRPr="001007BF">
              <w:rPr>
                <w:color w:val="000000" w:themeColor="text1"/>
                <w:sz w:val="22"/>
              </w:rPr>
              <w:t>Pendidikan petani (Tahun)</w:t>
            </w:r>
          </w:p>
        </w:tc>
      </w:tr>
      <w:tr w:rsidR="001007BF" w:rsidRPr="001007BF" w:rsidTr="00774730">
        <w:trPr>
          <w:trHeight w:val="230"/>
        </w:trPr>
        <w:tc>
          <w:tcPr>
            <w:tcW w:w="426" w:type="dxa"/>
            <w:hideMark/>
          </w:tcPr>
          <w:p w:rsidR="001007BF" w:rsidRPr="001007BF" w:rsidRDefault="001007BF" w:rsidP="001007BF">
            <w:pPr>
              <w:jc w:val="both"/>
              <w:rPr>
                <w:color w:val="000000" w:themeColor="text1"/>
                <w:sz w:val="22"/>
                <w:vertAlign w:val="subscript"/>
              </w:rPr>
            </w:pPr>
            <w:r w:rsidRPr="001007BF">
              <w:rPr>
                <w:color w:val="000000" w:themeColor="text1"/>
                <w:sz w:val="22"/>
              </w:rPr>
              <w:t>Z</w:t>
            </w:r>
            <w:r w:rsidRPr="001007BF">
              <w:rPr>
                <w:color w:val="000000" w:themeColor="text1"/>
                <w:sz w:val="22"/>
                <w:vertAlign w:val="subscript"/>
              </w:rPr>
              <w:t>2</w:t>
            </w:r>
          </w:p>
        </w:tc>
        <w:tc>
          <w:tcPr>
            <w:tcW w:w="425" w:type="dxa"/>
            <w:hideMark/>
          </w:tcPr>
          <w:p w:rsidR="001007BF" w:rsidRPr="001007BF" w:rsidRDefault="001007BF" w:rsidP="001007BF">
            <w:pPr>
              <w:ind w:right="60"/>
              <w:jc w:val="both"/>
              <w:rPr>
                <w:color w:val="000000" w:themeColor="text1"/>
                <w:sz w:val="22"/>
              </w:rPr>
            </w:pPr>
            <w:r w:rsidRPr="001007BF">
              <w:rPr>
                <w:color w:val="000000" w:themeColor="text1"/>
                <w:sz w:val="22"/>
              </w:rPr>
              <w:t>=</w:t>
            </w:r>
          </w:p>
        </w:tc>
        <w:tc>
          <w:tcPr>
            <w:tcW w:w="4819" w:type="dxa"/>
            <w:hideMark/>
          </w:tcPr>
          <w:p w:rsidR="001007BF" w:rsidRPr="001007BF" w:rsidRDefault="001007BF" w:rsidP="001007BF">
            <w:pPr>
              <w:jc w:val="both"/>
              <w:rPr>
                <w:color w:val="000000" w:themeColor="text1"/>
                <w:sz w:val="22"/>
              </w:rPr>
            </w:pPr>
            <w:r w:rsidRPr="001007BF">
              <w:rPr>
                <w:color w:val="000000" w:themeColor="text1"/>
                <w:sz w:val="22"/>
              </w:rPr>
              <w:t>Pengalaman berusahatani (Tahun)</w:t>
            </w:r>
          </w:p>
        </w:tc>
      </w:tr>
      <w:tr w:rsidR="001007BF" w:rsidRPr="001007BF" w:rsidTr="00774730">
        <w:trPr>
          <w:trHeight w:val="228"/>
        </w:trPr>
        <w:tc>
          <w:tcPr>
            <w:tcW w:w="426" w:type="dxa"/>
            <w:hideMark/>
          </w:tcPr>
          <w:p w:rsidR="001007BF" w:rsidRPr="001007BF" w:rsidRDefault="001007BF" w:rsidP="001007BF">
            <w:pPr>
              <w:jc w:val="both"/>
              <w:rPr>
                <w:color w:val="000000" w:themeColor="text1"/>
                <w:sz w:val="22"/>
                <w:vertAlign w:val="subscript"/>
              </w:rPr>
            </w:pPr>
            <w:r w:rsidRPr="001007BF">
              <w:rPr>
                <w:color w:val="000000" w:themeColor="text1"/>
                <w:sz w:val="22"/>
              </w:rPr>
              <w:t>Z</w:t>
            </w:r>
            <w:r w:rsidRPr="001007BF">
              <w:rPr>
                <w:color w:val="000000" w:themeColor="text1"/>
                <w:sz w:val="22"/>
                <w:vertAlign w:val="subscript"/>
              </w:rPr>
              <w:t>3</w:t>
            </w:r>
          </w:p>
        </w:tc>
        <w:tc>
          <w:tcPr>
            <w:tcW w:w="425" w:type="dxa"/>
            <w:hideMark/>
          </w:tcPr>
          <w:p w:rsidR="001007BF" w:rsidRPr="001007BF" w:rsidRDefault="001007BF" w:rsidP="001007BF">
            <w:pPr>
              <w:ind w:right="60"/>
              <w:jc w:val="both"/>
              <w:rPr>
                <w:color w:val="000000" w:themeColor="text1"/>
                <w:sz w:val="22"/>
              </w:rPr>
            </w:pPr>
            <w:r w:rsidRPr="001007BF">
              <w:rPr>
                <w:color w:val="000000" w:themeColor="text1"/>
                <w:sz w:val="22"/>
              </w:rPr>
              <w:t>=</w:t>
            </w:r>
          </w:p>
        </w:tc>
        <w:tc>
          <w:tcPr>
            <w:tcW w:w="4819" w:type="dxa"/>
            <w:hideMark/>
          </w:tcPr>
          <w:p w:rsidR="001007BF" w:rsidRPr="001007BF" w:rsidRDefault="001007BF" w:rsidP="001007BF">
            <w:pPr>
              <w:jc w:val="both"/>
              <w:rPr>
                <w:color w:val="000000" w:themeColor="text1"/>
                <w:sz w:val="22"/>
              </w:rPr>
            </w:pPr>
            <w:r w:rsidRPr="001007BF">
              <w:rPr>
                <w:color w:val="000000" w:themeColor="text1"/>
                <w:sz w:val="22"/>
              </w:rPr>
              <w:t>Frekuensi mengikuti penyuluhan (Kali)</w:t>
            </w:r>
          </w:p>
        </w:tc>
      </w:tr>
      <w:tr w:rsidR="001007BF" w:rsidRPr="001007BF" w:rsidTr="00774730">
        <w:trPr>
          <w:trHeight w:val="224"/>
        </w:trPr>
        <w:tc>
          <w:tcPr>
            <w:tcW w:w="426" w:type="dxa"/>
            <w:hideMark/>
          </w:tcPr>
          <w:p w:rsidR="001007BF" w:rsidRPr="001007BF" w:rsidRDefault="001007BF" w:rsidP="001007BF">
            <w:pPr>
              <w:jc w:val="both"/>
              <w:rPr>
                <w:color w:val="000000" w:themeColor="text1"/>
                <w:sz w:val="22"/>
                <w:vertAlign w:val="subscript"/>
              </w:rPr>
            </w:pPr>
            <w:r w:rsidRPr="001007BF">
              <w:rPr>
                <w:color w:val="000000" w:themeColor="text1"/>
                <w:sz w:val="22"/>
              </w:rPr>
              <w:t>Z</w:t>
            </w:r>
            <w:r w:rsidRPr="001007BF">
              <w:rPr>
                <w:color w:val="000000" w:themeColor="text1"/>
                <w:sz w:val="22"/>
                <w:vertAlign w:val="subscript"/>
              </w:rPr>
              <w:t>4</w:t>
            </w:r>
          </w:p>
        </w:tc>
        <w:tc>
          <w:tcPr>
            <w:tcW w:w="425" w:type="dxa"/>
            <w:hideMark/>
          </w:tcPr>
          <w:p w:rsidR="001007BF" w:rsidRPr="001007BF" w:rsidRDefault="001007BF" w:rsidP="001007BF">
            <w:pPr>
              <w:ind w:right="60"/>
              <w:jc w:val="both"/>
              <w:rPr>
                <w:color w:val="000000" w:themeColor="text1"/>
                <w:sz w:val="22"/>
              </w:rPr>
            </w:pPr>
            <w:r w:rsidRPr="001007BF">
              <w:rPr>
                <w:color w:val="000000" w:themeColor="text1"/>
                <w:sz w:val="22"/>
              </w:rPr>
              <w:t>=</w:t>
            </w:r>
          </w:p>
        </w:tc>
        <w:tc>
          <w:tcPr>
            <w:tcW w:w="4819" w:type="dxa"/>
            <w:hideMark/>
          </w:tcPr>
          <w:p w:rsidR="001007BF" w:rsidRPr="001007BF" w:rsidRDefault="001007BF" w:rsidP="001007BF">
            <w:pPr>
              <w:jc w:val="both"/>
              <w:rPr>
                <w:color w:val="000000" w:themeColor="text1"/>
                <w:w w:val="99"/>
                <w:sz w:val="22"/>
              </w:rPr>
            </w:pPr>
            <w:r w:rsidRPr="001007BF">
              <w:rPr>
                <w:color w:val="000000" w:themeColor="text1"/>
                <w:sz w:val="22"/>
              </w:rPr>
              <w:t>Usia petani (Tahun)</w:t>
            </w:r>
          </w:p>
        </w:tc>
      </w:tr>
      <w:tr w:rsidR="001007BF" w:rsidRPr="001007BF" w:rsidTr="00774730">
        <w:trPr>
          <w:trHeight w:val="224"/>
        </w:trPr>
        <w:tc>
          <w:tcPr>
            <w:tcW w:w="426" w:type="dxa"/>
            <w:hideMark/>
          </w:tcPr>
          <w:p w:rsidR="001007BF" w:rsidRPr="001007BF" w:rsidRDefault="001007BF" w:rsidP="001007BF">
            <w:pPr>
              <w:jc w:val="both"/>
              <w:rPr>
                <w:color w:val="000000" w:themeColor="text1"/>
                <w:sz w:val="22"/>
              </w:rPr>
            </w:pPr>
            <m:oMathPara>
              <m:oMath>
                <m:r>
                  <w:rPr>
                    <w:rFonts w:ascii="Cambria Math" w:hAnsi="Cambria Math"/>
                    <w:color w:val="000000" w:themeColor="text1"/>
                    <w:sz w:val="22"/>
                  </w:rPr>
                  <m:t>δ</m:t>
                </m:r>
              </m:oMath>
            </m:oMathPara>
          </w:p>
        </w:tc>
        <w:tc>
          <w:tcPr>
            <w:tcW w:w="425" w:type="dxa"/>
            <w:hideMark/>
          </w:tcPr>
          <w:p w:rsidR="001007BF" w:rsidRPr="001007BF" w:rsidRDefault="001007BF" w:rsidP="001007BF">
            <w:pPr>
              <w:ind w:right="60"/>
              <w:jc w:val="both"/>
              <w:rPr>
                <w:color w:val="000000" w:themeColor="text1"/>
                <w:sz w:val="22"/>
              </w:rPr>
            </w:pPr>
            <w:r w:rsidRPr="001007BF">
              <w:rPr>
                <w:color w:val="000000" w:themeColor="text1"/>
                <w:sz w:val="22"/>
              </w:rPr>
              <w:t>=</w:t>
            </w:r>
          </w:p>
        </w:tc>
        <w:tc>
          <w:tcPr>
            <w:tcW w:w="4819" w:type="dxa"/>
          </w:tcPr>
          <w:p w:rsidR="001007BF" w:rsidRPr="001007BF" w:rsidRDefault="001007BF" w:rsidP="001007BF">
            <w:pPr>
              <w:jc w:val="both"/>
              <w:rPr>
                <w:rFonts w:eastAsia="Symbol"/>
                <w:color w:val="000000" w:themeColor="text1"/>
                <w:sz w:val="22"/>
              </w:rPr>
            </w:pPr>
            <w:r w:rsidRPr="001007BF">
              <w:rPr>
                <w:color w:val="000000" w:themeColor="text1"/>
                <w:sz w:val="22"/>
              </w:rPr>
              <w:t xml:space="preserve"> Koefisien regresi</w:t>
            </w:r>
          </w:p>
          <w:p w:rsidR="001007BF" w:rsidRPr="001007BF" w:rsidRDefault="001007BF" w:rsidP="001007BF">
            <w:pPr>
              <w:jc w:val="both"/>
              <w:rPr>
                <w:color w:val="000000" w:themeColor="text1"/>
                <w:w w:val="99"/>
                <w:sz w:val="22"/>
              </w:rPr>
            </w:pPr>
          </w:p>
        </w:tc>
      </w:tr>
    </w:tbl>
    <w:p w:rsidR="001007BF" w:rsidRPr="001007BF" w:rsidRDefault="001007BF" w:rsidP="001007BF">
      <w:pPr>
        <w:jc w:val="both"/>
        <w:rPr>
          <w:color w:val="000000" w:themeColor="text1"/>
          <w:sz w:val="22"/>
        </w:rPr>
      </w:pPr>
      <w:r w:rsidRPr="001007BF">
        <w:rPr>
          <w:color w:val="000000" w:themeColor="text1"/>
          <w:sz w:val="22"/>
        </w:rPr>
        <w:t xml:space="preserve">Potensi produksi yang hilang (Produksi-loss) karena inefisiensi dihitung dengan persamaan berikut </w:t>
      </w:r>
      <w:r w:rsidRPr="001007BF">
        <w:rPr>
          <w:color w:val="000000" w:themeColor="text1"/>
          <w:sz w:val="22"/>
        </w:rPr>
        <w:fldChar w:fldCharType="begin" w:fldLock="1"/>
      </w:r>
      <w:r w:rsidRPr="001007BF">
        <w:rPr>
          <w:color w:val="000000" w:themeColor="text1"/>
          <w:sz w:val="22"/>
        </w:rPr>
        <w:instrText>ADDIN CSL_CITATION {"citationItems":[{"id":"ITEM-1","itemData":{"DOI":"10.1016/j.foodpol.2003.10.001","ISBN":"0958460981","ISSN":"03069192","author":[{"dropping-particle":"","family":"Rahman","given":"Sanzidur","non-dropping-particle":"","parse-names":false,"suffix":""}],"container-title":"International Conference of Agricultural Economists","id":"ITEM-1","issued":{"date-parts":[["2003"]]},"page":"591-604","title":"Profit Efficiency Among Bangladeshi Rice Farmers","type":"article-journal"},"uris":["http://www.mendeley.com/documents/?uuid=a20789ff-3414-4097-aa49-a0c1b54cf993"]}],"mendeley":{"formattedCitation":"(Rahman, 2003)","plainTextFormattedCitation":"(Rahman, 2003)","previouslyFormattedCitation":"(Rahman, 2003)"},"properties":{"noteIndex":0},"schema":"https://github.com/citation-style-language/schema/raw/master/csl-citation.json"}</w:instrText>
      </w:r>
      <w:r w:rsidRPr="001007BF">
        <w:rPr>
          <w:color w:val="000000" w:themeColor="text1"/>
          <w:sz w:val="22"/>
        </w:rPr>
        <w:fldChar w:fldCharType="separate"/>
      </w:r>
      <w:r w:rsidRPr="001007BF">
        <w:rPr>
          <w:color w:val="000000" w:themeColor="text1"/>
          <w:sz w:val="22"/>
        </w:rPr>
        <w:t>(Rahman, 2003)</w:t>
      </w:r>
      <w:r w:rsidRPr="001007BF">
        <w:rPr>
          <w:color w:val="000000" w:themeColor="text1"/>
          <w:sz w:val="22"/>
        </w:rPr>
        <w:fldChar w:fldCharType="end"/>
      </w:r>
    </w:p>
    <w:p w:rsidR="00DE41F2" w:rsidRDefault="001007BF" w:rsidP="001007BF">
      <w:pPr>
        <w:jc w:val="both"/>
        <w:rPr>
          <w:rFonts w:eastAsia="CIDFont+F7"/>
          <w:color w:val="000000" w:themeColor="text1"/>
          <w:sz w:val="22"/>
        </w:rPr>
      </w:pPr>
      <w:r w:rsidRPr="001007BF">
        <w:rPr>
          <w:rFonts w:ascii="Cambria Math" w:eastAsia="CIDFont+F7" w:hAnsi="Cambria Math" w:cs="Cambria Math"/>
          <w:b/>
          <w:color w:val="000000" w:themeColor="text1"/>
          <w:sz w:val="22"/>
        </w:rPr>
        <w:t>𝑃𝐿</w:t>
      </w:r>
      <w:r w:rsidRPr="001007BF">
        <w:rPr>
          <w:rFonts w:eastAsia="CIDFont+F7"/>
          <w:b/>
          <w:color w:val="000000" w:themeColor="text1"/>
          <w:sz w:val="22"/>
        </w:rPr>
        <w:t xml:space="preserve"> = produksi  max (1 − TE)</w:t>
      </w:r>
      <w:r w:rsidRPr="001007BF">
        <w:rPr>
          <w:rFonts w:eastAsia="CIDFont+F7"/>
          <w:color w:val="000000" w:themeColor="text1"/>
          <w:sz w:val="22"/>
        </w:rPr>
        <w:t>......................................................................</w:t>
      </w:r>
      <w:r w:rsidR="00DE41F2">
        <w:rPr>
          <w:rFonts w:eastAsia="CIDFont+F7"/>
          <w:color w:val="000000" w:themeColor="text1"/>
          <w:sz w:val="22"/>
        </w:rPr>
        <w:t>...........................</w:t>
      </w:r>
      <w:r w:rsidRPr="001007BF">
        <w:rPr>
          <w:rFonts w:eastAsia="CIDFont+F7"/>
          <w:color w:val="000000" w:themeColor="text1"/>
          <w:sz w:val="22"/>
        </w:rPr>
        <w:t>.(</w:t>
      </w:r>
      <w:r w:rsidR="00DE41F2">
        <w:rPr>
          <w:rFonts w:eastAsia="CIDFont+F7"/>
          <w:color w:val="000000" w:themeColor="text1"/>
          <w:sz w:val="22"/>
        </w:rPr>
        <w:t>4</w:t>
      </w:r>
      <w:r w:rsidRPr="001007BF">
        <w:rPr>
          <w:rFonts w:eastAsia="CIDFont+F7"/>
          <w:color w:val="000000" w:themeColor="text1"/>
          <w:sz w:val="22"/>
        </w:rPr>
        <w:t>)</w:t>
      </w:r>
    </w:p>
    <w:p w:rsidR="001007BF" w:rsidRPr="001007BF" w:rsidRDefault="001007BF" w:rsidP="001007BF">
      <w:pPr>
        <w:jc w:val="both"/>
        <w:rPr>
          <w:color w:val="000000" w:themeColor="text1"/>
          <w:sz w:val="22"/>
        </w:rPr>
      </w:pPr>
      <w:r w:rsidRPr="001007BF">
        <w:rPr>
          <w:color w:val="000000" w:themeColor="text1"/>
          <w:sz w:val="22"/>
        </w:rPr>
        <w:t xml:space="preserve">dimana </w:t>
      </w:r>
      <w:r w:rsidRPr="001007BF">
        <w:rPr>
          <w:rFonts w:ascii="Cambria Math" w:eastAsia="CIDFont+F7" w:hAnsi="Cambria Math" w:cs="Cambria Math"/>
          <w:color w:val="000000" w:themeColor="text1"/>
          <w:sz w:val="22"/>
        </w:rPr>
        <w:t>𝑃𝐿</w:t>
      </w:r>
      <w:r w:rsidRPr="001007BF">
        <w:rPr>
          <w:rFonts w:eastAsia="CIDFont+F7"/>
          <w:color w:val="000000" w:themeColor="text1"/>
          <w:sz w:val="22"/>
        </w:rPr>
        <w:t xml:space="preserve"> </w:t>
      </w:r>
      <w:r w:rsidRPr="001007BF">
        <w:rPr>
          <w:color w:val="000000" w:themeColor="text1"/>
          <w:sz w:val="22"/>
        </w:rPr>
        <w:t>= produksi-loss dan T</w:t>
      </w:r>
      <w:r w:rsidRPr="001007BF">
        <w:rPr>
          <w:rFonts w:ascii="Cambria Math" w:eastAsia="CIDFont+F7" w:hAnsi="Cambria Math" w:cs="Cambria Math"/>
          <w:color w:val="000000" w:themeColor="text1"/>
          <w:sz w:val="22"/>
        </w:rPr>
        <w:t>𝐸</w:t>
      </w:r>
      <w:r w:rsidRPr="001007BF">
        <w:rPr>
          <w:rFonts w:eastAsia="CIDFont+F7"/>
          <w:color w:val="000000" w:themeColor="text1"/>
          <w:sz w:val="22"/>
        </w:rPr>
        <w:t xml:space="preserve"> </w:t>
      </w:r>
      <w:r w:rsidRPr="001007BF">
        <w:rPr>
          <w:color w:val="000000" w:themeColor="text1"/>
          <w:sz w:val="22"/>
        </w:rPr>
        <w:t xml:space="preserve">= efisiensi teknis. Produksi maksimum per hektar diperoleh dari produksi aktual petani dibagi dengan skor efisiensinya </w:t>
      </w:r>
      <w:r w:rsidRPr="001007BF">
        <w:rPr>
          <w:color w:val="000000" w:themeColor="text1"/>
          <w:sz w:val="22"/>
        </w:rPr>
        <w:fldChar w:fldCharType="begin" w:fldLock="1"/>
      </w:r>
      <w:r w:rsidRPr="001007BF">
        <w:rPr>
          <w:color w:val="000000" w:themeColor="text1"/>
          <w:sz w:val="22"/>
        </w:rPr>
        <w:instrText>ADDIN CSL_CITATION {"citationItems":[{"id":"ITEM-1","itemData":{"DOI":"10.1016/j.foodpol.2003.10.001","ISBN":"0958460981","ISSN":"03069192","author":[{"dropping-particle":"","family":"Rahman","given":"Sanzidur","non-dropping-particle":"","parse-names":false,"suffix":""}],"container-title":"International Conference of Agricultural Economists","id":"ITEM-1","issued":{"date-parts":[["2003"]]},"page":"591-604","title":"Profit Efficiency Among Bangladeshi Rice Farmers","type":"article-journal"},"uris":["http://www.mendeley.com/documents/?uuid=a20789ff-3414-4097-aa49-a0c1b54cf993"]}],"mendeley":{"formattedCitation":"(Rahman, 2003)","plainTextFormattedCitation":"(Rahman, 2003)","previouslyFormattedCitation":"(Rahman, 2003)"},"properties":{"noteIndex":0},"schema":"https://github.com/citation-style-language/schema/raw/master/csl-citation.json"}</w:instrText>
      </w:r>
      <w:r w:rsidRPr="001007BF">
        <w:rPr>
          <w:color w:val="000000" w:themeColor="text1"/>
          <w:sz w:val="22"/>
        </w:rPr>
        <w:fldChar w:fldCharType="separate"/>
      </w:r>
      <w:r w:rsidRPr="001007BF">
        <w:rPr>
          <w:color w:val="000000" w:themeColor="text1"/>
          <w:sz w:val="22"/>
        </w:rPr>
        <w:t>(Rahman, 2003)</w:t>
      </w:r>
      <w:r w:rsidRPr="001007BF">
        <w:rPr>
          <w:color w:val="000000" w:themeColor="text1"/>
          <w:sz w:val="22"/>
        </w:rPr>
        <w:fldChar w:fldCharType="end"/>
      </w:r>
      <w:r w:rsidRPr="001007BF">
        <w:rPr>
          <w:color w:val="000000" w:themeColor="text1"/>
          <w:sz w:val="22"/>
        </w:rPr>
        <w:t>, sehingga  persamaan potensial Produksi loss juga dapat ditulis sebagai berikut:</w:t>
      </w:r>
    </w:p>
    <w:p w:rsidR="003867EF" w:rsidRPr="001007BF" w:rsidRDefault="001007BF" w:rsidP="001007BF">
      <w:pPr>
        <w:jc w:val="both"/>
        <w:rPr>
          <w:b/>
          <w:sz w:val="20"/>
          <w:szCs w:val="22"/>
        </w:rPr>
      </w:pPr>
      <m:oMath>
        <m:r>
          <m:rPr>
            <m:sty m:val="bi"/>
          </m:rPr>
          <w:rPr>
            <w:rFonts w:ascii="Cambria Math" w:hAnsi="Cambria Math"/>
            <w:color w:val="000000" w:themeColor="text1"/>
            <w:sz w:val="22"/>
          </w:rPr>
          <m:t>PL =</m:t>
        </m:r>
        <m:f>
          <m:fPr>
            <m:ctrlPr>
              <w:rPr>
                <w:rFonts w:ascii="Cambria Math" w:hAnsi="Cambria Math"/>
                <w:b/>
                <w:i/>
                <w:color w:val="000000" w:themeColor="text1"/>
                <w:sz w:val="22"/>
              </w:rPr>
            </m:ctrlPr>
          </m:fPr>
          <m:num>
            <m:r>
              <m:rPr>
                <m:sty m:val="bi"/>
              </m:rPr>
              <w:rPr>
                <w:rFonts w:ascii="Cambria Math" w:hAnsi="Cambria Math"/>
                <w:color w:val="000000" w:themeColor="text1"/>
                <w:sz w:val="22"/>
              </w:rPr>
              <m:t>Produksi Aktual</m:t>
            </m:r>
          </m:num>
          <m:den>
            <m:r>
              <m:rPr>
                <m:sty m:val="bi"/>
              </m:rPr>
              <w:rPr>
                <w:rFonts w:ascii="Cambria Math" w:hAnsi="Cambria Math"/>
                <w:color w:val="000000" w:themeColor="text1"/>
                <w:sz w:val="22"/>
              </w:rPr>
              <m:t>TE</m:t>
            </m:r>
          </m:den>
        </m:f>
        <m:r>
          <m:rPr>
            <m:sty m:val="bi"/>
          </m:rPr>
          <w:rPr>
            <w:rFonts w:ascii="Cambria Math" w:eastAsiaTheme="minorEastAsia" w:hAnsi="Cambria Math"/>
            <w:color w:val="000000" w:themeColor="text1"/>
            <w:sz w:val="22"/>
          </w:rPr>
          <m:t>-Produksi Aktual</m:t>
        </m:r>
      </m:oMath>
      <w:r w:rsidRPr="001007BF">
        <w:rPr>
          <w:rFonts w:eastAsiaTheme="minorEastAsia"/>
          <w:color w:val="000000" w:themeColor="text1"/>
          <w:sz w:val="22"/>
        </w:rPr>
        <w:t>...................................................</w:t>
      </w:r>
      <w:r>
        <w:rPr>
          <w:rFonts w:eastAsiaTheme="minorEastAsia"/>
          <w:color w:val="000000" w:themeColor="text1"/>
          <w:sz w:val="22"/>
        </w:rPr>
        <w:t>...............</w:t>
      </w:r>
      <w:r w:rsidRPr="001007BF">
        <w:rPr>
          <w:rFonts w:eastAsiaTheme="minorEastAsia"/>
          <w:color w:val="000000" w:themeColor="text1"/>
          <w:sz w:val="22"/>
        </w:rPr>
        <w:t>.........(</w:t>
      </w:r>
      <w:r w:rsidR="00DE41F2">
        <w:rPr>
          <w:rFonts w:eastAsiaTheme="minorEastAsia"/>
          <w:color w:val="000000" w:themeColor="text1"/>
          <w:sz w:val="22"/>
        </w:rPr>
        <w:t>5</w:t>
      </w:r>
      <w:r w:rsidRPr="001007BF">
        <w:rPr>
          <w:rFonts w:eastAsiaTheme="minorEastAsia"/>
          <w:color w:val="000000" w:themeColor="text1"/>
          <w:sz w:val="22"/>
        </w:rPr>
        <w:t>)</w:t>
      </w:r>
    </w:p>
    <w:p w:rsidR="00071D78" w:rsidRPr="00C950E1" w:rsidRDefault="00071D78" w:rsidP="003867EF">
      <w:pPr>
        <w:jc w:val="both"/>
        <w:rPr>
          <w:b/>
          <w:sz w:val="22"/>
          <w:szCs w:val="22"/>
        </w:rPr>
      </w:pPr>
    </w:p>
    <w:p w:rsidR="00C950E1" w:rsidRPr="00C950E1" w:rsidRDefault="00C950E1" w:rsidP="00C950E1">
      <w:pPr>
        <w:autoSpaceDE w:val="0"/>
        <w:autoSpaceDN w:val="0"/>
        <w:adjustRightInd w:val="0"/>
        <w:jc w:val="center"/>
        <w:rPr>
          <w:b/>
          <w:sz w:val="22"/>
          <w:szCs w:val="22"/>
        </w:rPr>
      </w:pPr>
      <w:r w:rsidRPr="00C950E1">
        <w:rPr>
          <w:b/>
          <w:sz w:val="22"/>
          <w:szCs w:val="22"/>
        </w:rPr>
        <w:t>HASIL DAN PEMBAHASAN</w:t>
      </w:r>
    </w:p>
    <w:p w:rsidR="00C950E1" w:rsidRPr="00C950E1" w:rsidRDefault="00C950E1" w:rsidP="00C950E1">
      <w:pPr>
        <w:autoSpaceDE w:val="0"/>
        <w:autoSpaceDN w:val="0"/>
        <w:adjustRightInd w:val="0"/>
        <w:rPr>
          <w:b/>
          <w:sz w:val="22"/>
          <w:szCs w:val="22"/>
        </w:rPr>
      </w:pPr>
    </w:p>
    <w:p w:rsidR="007D5D75" w:rsidRPr="007D5D75" w:rsidRDefault="007D5D75" w:rsidP="007D5D75">
      <w:pPr>
        <w:pStyle w:val="Heading2"/>
        <w:spacing w:before="0" w:after="0"/>
        <w:jc w:val="both"/>
        <w:rPr>
          <w:rFonts w:ascii="Times New Roman" w:hAnsi="Times New Roman"/>
          <w:i w:val="0"/>
          <w:color w:val="000000" w:themeColor="text1"/>
          <w:sz w:val="22"/>
          <w:szCs w:val="22"/>
        </w:rPr>
      </w:pPr>
      <w:bookmarkStart w:id="5" w:name="_Toc40856955"/>
      <w:bookmarkStart w:id="6" w:name="_Toc40857134"/>
      <w:bookmarkStart w:id="7" w:name="_Toc40857266"/>
      <w:bookmarkStart w:id="8" w:name="_Toc40857483"/>
      <w:bookmarkStart w:id="9" w:name="_Toc40857533"/>
      <w:bookmarkStart w:id="10" w:name="_Toc40857811"/>
      <w:bookmarkStart w:id="11" w:name="_Toc40859441"/>
      <w:r w:rsidRPr="007D5D75">
        <w:rPr>
          <w:rFonts w:ascii="Times New Roman" w:hAnsi="Times New Roman"/>
          <w:i w:val="0"/>
          <w:color w:val="000000" w:themeColor="text1"/>
          <w:sz w:val="22"/>
          <w:szCs w:val="22"/>
        </w:rPr>
        <w:t>Karakteristik Petani Padi Organik Di Desa Sumberngepoh</w:t>
      </w:r>
      <w:bookmarkEnd w:id="5"/>
      <w:bookmarkEnd w:id="6"/>
      <w:bookmarkEnd w:id="7"/>
      <w:bookmarkEnd w:id="8"/>
      <w:bookmarkEnd w:id="9"/>
      <w:bookmarkEnd w:id="10"/>
      <w:bookmarkEnd w:id="11"/>
    </w:p>
    <w:p w:rsidR="007D5D75" w:rsidRPr="007D5D75" w:rsidRDefault="007D5D75" w:rsidP="007D5D75">
      <w:pPr>
        <w:ind w:firstLine="567"/>
        <w:jc w:val="both"/>
        <w:rPr>
          <w:color w:val="000000" w:themeColor="text1"/>
          <w:sz w:val="22"/>
          <w:szCs w:val="22"/>
        </w:rPr>
      </w:pPr>
      <w:r w:rsidRPr="007D5D75">
        <w:rPr>
          <w:color w:val="000000" w:themeColor="text1"/>
          <w:sz w:val="22"/>
          <w:szCs w:val="22"/>
        </w:rPr>
        <w:t>Berdasarkan hasil penelitian, umur petani responden sekisaran antara 40 hingga 67 tahun dengan rata-rata 54 tahun. Tingkat pendidikan responden SD (37,5%), SMP (52,5%), SMA (12,5%), dan tidak tamat sekolah (2,5%). Pengalaman petani responden dalam berusahatani padi organikdalam kisaran antara 3 hingga 12 tahun dengan rata-rata 7 tahun dalam berusahatani padi organik. Pekerjaan responden keseluruhan yaitu petani dan dapat dikatakan pekerjaan pokok (100 %). Status kepemilikan lahan sebagian besar milik sendiri (92,5%) dan sisanya merupakan lahan sewa (5%) dan lahan sistem bagi hasil (2,5%)</w:t>
      </w:r>
    </w:p>
    <w:p w:rsidR="007D5D75" w:rsidRPr="007D5D75" w:rsidRDefault="007D5D75" w:rsidP="007D5D75">
      <w:pPr>
        <w:pStyle w:val="Heading2"/>
        <w:spacing w:before="120" w:after="0"/>
        <w:jc w:val="both"/>
        <w:rPr>
          <w:rFonts w:ascii="Times New Roman" w:hAnsi="Times New Roman"/>
          <w:i w:val="0"/>
          <w:color w:val="000000" w:themeColor="text1"/>
          <w:sz w:val="22"/>
          <w:szCs w:val="22"/>
        </w:rPr>
      </w:pPr>
      <w:bookmarkStart w:id="12" w:name="_Toc40856956"/>
      <w:bookmarkStart w:id="13" w:name="_Toc40857135"/>
      <w:bookmarkStart w:id="14" w:name="_Toc40857267"/>
      <w:bookmarkStart w:id="15" w:name="_Toc40857484"/>
      <w:bookmarkStart w:id="16" w:name="_Toc40857534"/>
      <w:bookmarkStart w:id="17" w:name="_Toc40857812"/>
      <w:bookmarkStart w:id="18" w:name="_Toc40859442"/>
      <w:r w:rsidRPr="007D5D75">
        <w:rPr>
          <w:rFonts w:ascii="Times New Roman" w:hAnsi="Times New Roman"/>
          <w:i w:val="0"/>
          <w:color w:val="000000" w:themeColor="text1"/>
          <w:sz w:val="22"/>
          <w:szCs w:val="22"/>
        </w:rPr>
        <w:t>Gambaran Usahatani Padi Organik di Desa Sumberngepoh</w:t>
      </w:r>
      <w:bookmarkEnd w:id="12"/>
      <w:bookmarkEnd w:id="13"/>
      <w:bookmarkEnd w:id="14"/>
      <w:bookmarkEnd w:id="15"/>
      <w:bookmarkEnd w:id="16"/>
      <w:bookmarkEnd w:id="17"/>
      <w:bookmarkEnd w:id="18"/>
    </w:p>
    <w:p w:rsidR="007D5D75" w:rsidRPr="007D5D75" w:rsidRDefault="007D5D75" w:rsidP="007D5D75">
      <w:pPr>
        <w:pStyle w:val="Heading2"/>
        <w:spacing w:before="0"/>
        <w:ind w:firstLine="567"/>
        <w:jc w:val="both"/>
        <w:rPr>
          <w:rFonts w:ascii="Times New Roman" w:hAnsi="Times New Roman"/>
          <w:b w:val="0"/>
          <w:i w:val="0"/>
          <w:color w:val="000000" w:themeColor="text1"/>
          <w:sz w:val="22"/>
          <w:szCs w:val="22"/>
        </w:rPr>
      </w:pPr>
      <w:bookmarkStart w:id="19" w:name="_Toc40856957"/>
      <w:bookmarkStart w:id="20" w:name="_Toc40857136"/>
      <w:bookmarkStart w:id="21" w:name="_Toc40857268"/>
      <w:bookmarkStart w:id="22" w:name="_Toc40857485"/>
      <w:bookmarkStart w:id="23" w:name="_Toc40857535"/>
      <w:bookmarkStart w:id="24" w:name="_Toc40857813"/>
      <w:bookmarkStart w:id="25" w:name="_Toc40859443"/>
      <w:r w:rsidRPr="007D5D75">
        <w:rPr>
          <w:rFonts w:ascii="Times New Roman" w:hAnsi="Times New Roman"/>
          <w:b w:val="0"/>
          <w:i w:val="0"/>
          <w:color w:val="000000" w:themeColor="text1"/>
          <w:sz w:val="22"/>
          <w:szCs w:val="22"/>
        </w:rPr>
        <w:t>Usahatani padi organik di Desa Sumberngepoh dilakukan oleh para petani yang menjadi anggota kelompok tani Sumber Makmur. Keseluruhan aspek kegiatan usahatani padi organik di Desa Sumberngepoh dengan mengindentifikasi penggunaan input, teknik dalam budidaya, dan output yang dihasilkan oleh petani. Kegiatan dalam berusahatani yang dilakukan petani yaitu mulai dari persiapan lahan sampai pemasaran. Pada umumnya teknik bididaya padi organik yang dilakukan petani di Desa Sumberngepoh secara umum sama dengan budidaya padi lainnya, adapun beberapa perbedaan pada petani organik yang keseluruhan dalam budidaya tidak menggunakan bahan anorganik dan petani melaukan teknik budidaya sesuai anjuran penyuluh dan berdasarkan pengalaman usahatani yang didapatkan. Tahapan kegiatan budidaya yang terdiri dari persiapan lahan hingga pemanenan serta pemasaran. Berikut rata-rata input yang digunakan dan hasil produksi usahatani padi organik di Desa Sumberngepoh pada tabel 2.</w:t>
      </w:r>
      <w:bookmarkEnd w:id="19"/>
      <w:bookmarkEnd w:id="20"/>
      <w:bookmarkEnd w:id="21"/>
      <w:bookmarkEnd w:id="22"/>
      <w:bookmarkEnd w:id="23"/>
      <w:bookmarkEnd w:id="24"/>
      <w:bookmarkEnd w:id="25"/>
    </w:p>
    <w:p w:rsidR="007D5D75" w:rsidRPr="007D5D75" w:rsidRDefault="007D5D75" w:rsidP="00DE41F2">
      <w:pPr>
        <w:pStyle w:val="Caption"/>
        <w:keepNext/>
        <w:spacing w:before="240" w:after="0" w:line="240" w:lineRule="auto"/>
        <w:jc w:val="center"/>
        <w:rPr>
          <w:rFonts w:cs="Times New Roman"/>
          <w:sz w:val="22"/>
          <w:szCs w:val="22"/>
        </w:rPr>
      </w:pPr>
      <w:bookmarkStart w:id="26" w:name="_Toc40867713"/>
      <w:r w:rsidRPr="007D5D75">
        <w:rPr>
          <w:rFonts w:cs="Times New Roman"/>
          <w:sz w:val="22"/>
          <w:szCs w:val="22"/>
        </w:rPr>
        <w:t xml:space="preserve">Tabel </w:t>
      </w:r>
      <w:r w:rsidRPr="007D5D75">
        <w:rPr>
          <w:rFonts w:cs="Times New Roman"/>
          <w:sz w:val="22"/>
          <w:szCs w:val="22"/>
        </w:rPr>
        <w:fldChar w:fldCharType="begin"/>
      </w:r>
      <w:r w:rsidRPr="007D5D75">
        <w:rPr>
          <w:rFonts w:cs="Times New Roman"/>
          <w:sz w:val="22"/>
          <w:szCs w:val="22"/>
        </w:rPr>
        <w:instrText xml:space="preserve"> SEQ Tabel \* ARABIC </w:instrText>
      </w:r>
      <w:r w:rsidRPr="007D5D75">
        <w:rPr>
          <w:rFonts w:cs="Times New Roman"/>
          <w:sz w:val="22"/>
          <w:szCs w:val="22"/>
        </w:rPr>
        <w:fldChar w:fldCharType="separate"/>
      </w:r>
      <w:r w:rsidR="006B4FDB">
        <w:rPr>
          <w:rFonts w:cs="Times New Roman"/>
          <w:sz w:val="22"/>
          <w:szCs w:val="22"/>
        </w:rPr>
        <w:t>2</w:t>
      </w:r>
      <w:r w:rsidRPr="007D5D75">
        <w:rPr>
          <w:rFonts w:cs="Times New Roman"/>
          <w:sz w:val="22"/>
          <w:szCs w:val="22"/>
        </w:rPr>
        <w:fldChar w:fldCharType="end"/>
      </w:r>
    </w:p>
    <w:p w:rsidR="007D5D75" w:rsidRPr="007D5D75" w:rsidRDefault="007D5D75" w:rsidP="00DE41F2">
      <w:pPr>
        <w:pStyle w:val="Caption"/>
        <w:keepNext/>
        <w:spacing w:after="0" w:line="240" w:lineRule="auto"/>
        <w:jc w:val="center"/>
        <w:rPr>
          <w:rFonts w:cs="Times New Roman"/>
          <w:sz w:val="22"/>
          <w:szCs w:val="22"/>
        </w:rPr>
      </w:pPr>
      <w:r w:rsidRPr="007D5D75">
        <w:rPr>
          <w:rFonts w:cs="Times New Roman"/>
          <w:sz w:val="22"/>
          <w:szCs w:val="22"/>
        </w:rPr>
        <w:t>Rata-Rata Input yang Digunakan Dan Hasil Produksi Usahatani Padi Organik di Desa Sumberngepoh</w:t>
      </w:r>
      <w:bookmarkEnd w:id="26"/>
    </w:p>
    <w:tbl>
      <w:tblPr>
        <w:tblW w:w="8403" w:type="dxa"/>
        <w:tblInd w:w="93" w:type="dxa"/>
        <w:tblLook w:val="04A0" w:firstRow="1" w:lastRow="0" w:firstColumn="1" w:lastColumn="0" w:noHBand="0" w:noVBand="1"/>
      </w:tblPr>
      <w:tblGrid>
        <w:gridCol w:w="616"/>
        <w:gridCol w:w="3152"/>
        <w:gridCol w:w="2401"/>
        <w:gridCol w:w="2234"/>
      </w:tblGrid>
      <w:tr w:rsidR="007D5D75" w:rsidRPr="007D5D75" w:rsidTr="00DE41F2">
        <w:trPr>
          <w:trHeight w:val="240"/>
        </w:trPr>
        <w:tc>
          <w:tcPr>
            <w:tcW w:w="616"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No</w:t>
            </w:r>
          </w:p>
        </w:tc>
        <w:tc>
          <w:tcPr>
            <w:tcW w:w="3152"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Keterangan</w:t>
            </w:r>
          </w:p>
        </w:tc>
        <w:tc>
          <w:tcPr>
            <w:tcW w:w="2401"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Rata-Rata</w:t>
            </w:r>
          </w:p>
        </w:tc>
        <w:tc>
          <w:tcPr>
            <w:tcW w:w="2234"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Satuan</w:t>
            </w:r>
          </w:p>
        </w:tc>
      </w:tr>
      <w:tr w:rsidR="007D5D75" w:rsidRPr="007D5D75" w:rsidTr="00DE41F2">
        <w:trPr>
          <w:trHeight w:val="240"/>
        </w:trPr>
        <w:tc>
          <w:tcPr>
            <w:tcW w:w="616" w:type="dxa"/>
            <w:tcBorders>
              <w:top w:val="single" w:sz="4" w:space="0" w:color="auto"/>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1</w:t>
            </w:r>
          </w:p>
        </w:tc>
        <w:tc>
          <w:tcPr>
            <w:tcW w:w="3152" w:type="dxa"/>
            <w:tcBorders>
              <w:top w:val="single" w:sz="4" w:space="0" w:color="auto"/>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Jumlah Benih</w:t>
            </w:r>
          </w:p>
        </w:tc>
        <w:tc>
          <w:tcPr>
            <w:tcW w:w="2401" w:type="dxa"/>
            <w:tcBorders>
              <w:top w:val="single" w:sz="4" w:space="0" w:color="auto"/>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47</w:t>
            </w:r>
          </w:p>
        </w:tc>
        <w:tc>
          <w:tcPr>
            <w:tcW w:w="2234" w:type="dxa"/>
            <w:tcBorders>
              <w:top w:val="single" w:sz="4" w:space="0" w:color="auto"/>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Kg</w:t>
            </w:r>
          </w:p>
        </w:tc>
      </w:tr>
      <w:tr w:rsidR="007D5D75" w:rsidRPr="007D5D75" w:rsidTr="00DE41F2">
        <w:trPr>
          <w:trHeight w:val="240"/>
        </w:trPr>
        <w:tc>
          <w:tcPr>
            <w:tcW w:w="616"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2</w:t>
            </w:r>
          </w:p>
        </w:tc>
        <w:tc>
          <w:tcPr>
            <w:tcW w:w="3152"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Tenaga Kerja</w:t>
            </w:r>
          </w:p>
        </w:tc>
        <w:tc>
          <w:tcPr>
            <w:tcW w:w="2401"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115</w:t>
            </w:r>
          </w:p>
        </w:tc>
        <w:tc>
          <w:tcPr>
            <w:tcW w:w="2234"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HOK</w:t>
            </w:r>
          </w:p>
        </w:tc>
      </w:tr>
      <w:tr w:rsidR="007D5D75" w:rsidRPr="007D5D75" w:rsidTr="00DE41F2">
        <w:trPr>
          <w:trHeight w:val="240"/>
        </w:trPr>
        <w:tc>
          <w:tcPr>
            <w:tcW w:w="616"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3</w:t>
            </w:r>
          </w:p>
        </w:tc>
        <w:tc>
          <w:tcPr>
            <w:tcW w:w="3152"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Pupuk Organik Padat</w:t>
            </w:r>
          </w:p>
        </w:tc>
        <w:tc>
          <w:tcPr>
            <w:tcW w:w="2401"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2223</w:t>
            </w:r>
          </w:p>
        </w:tc>
        <w:tc>
          <w:tcPr>
            <w:tcW w:w="2234"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Kg</w:t>
            </w:r>
          </w:p>
        </w:tc>
      </w:tr>
      <w:tr w:rsidR="007D5D75" w:rsidRPr="007D5D75" w:rsidTr="00DE41F2">
        <w:trPr>
          <w:trHeight w:val="240"/>
        </w:trPr>
        <w:tc>
          <w:tcPr>
            <w:tcW w:w="616"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4</w:t>
            </w:r>
          </w:p>
        </w:tc>
        <w:tc>
          <w:tcPr>
            <w:tcW w:w="3152"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Pupuk Organik Cair</w:t>
            </w:r>
          </w:p>
        </w:tc>
        <w:tc>
          <w:tcPr>
            <w:tcW w:w="2401"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26</w:t>
            </w:r>
          </w:p>
        </w:tc>
        <w:tc>
          <w:tcPr>
            <w:tcW w:w="2234" w:type="dxa"/>
            <w:tcBorders>
              <w:top w:val="nil"/>
              <w:left w:val="nil"/>
              <w:bottom w:val="nil"/>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Liter</w:t>
            </w:r>
          </w:p>
        </w:tc>
      </w:tr>
      <w:tr w:rsidR="007D5D75" w:rsidRPr="007D5D75" w:rsidTr="00DE41F2">
        <w:trPr>
          <w:trHeight w:val="240"/>
        </w:trPr>
        <w:tc>
          <w:tcPr>
            <w:tcW w:w="616" w:type="dxa"/>
            <w:tcBorders>
              <w:top w:val="nil"/>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5</w:t>
            </w:r>
          </w:p>
        </w:tc>
        <w:tc>
          <w:tcPr>
            <w:tcW w:w="3152" w:type="dxa"/>
            <w:tcBorders>
              <w:top w:val="nil"/>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Pestisida Organik</w:t>
            </w:r>
          </w:p>
        </w:tc>
        <w:tc>
          <w:tcPr>
            <w:tcW w:w="2401" w:type="dxa"/>
            <w:tcBorders>
              <w:top w:val="nil"/>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20</w:t>
            </w:r>
          </w:p>
        </w:tc>
        <w:tc>
          <w:tcPr>
            <w:tcW w:w="2234" w:type="dxa"/>
            <w:tcBorders>
              <w:top w:val="nil"/>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Kg</w:t>
            </w:r>
          </w:p>
        </w:tc>
      </w:tr>
      <w:tr w:rsidR="007D5D75" w:rsidRPr="007D5D75" w:rsidTr="00DE41F2">
        <w:trPr>
          <w:trHeight w:val="240"/>
        </w:trPr>
        <w:tc>
          <w:tcPr>
            <w:tcW w:w="616"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6</w:t>
            </w:r>
          </w:p>
        </w:tc>
        <w:tc>
          <w:tcPr>
            <w:tcW w:w="3152"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Produksi</w:t>
            </w:r>
          </w:p>
        </w:tc>
        <w:tc>
          <w:tcPr>
            <w:tcW w:w="2401"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6,8</w:t>
            </w:r>
          </w:p>
        </w:tc>
        <w:tc>
          <w:tcPr>
            <w:tcW w:w="2234" w:type="dxa"/>
            <w:tcBorders>
              <w:top w:val="single" w:sz="4" w:space="0" w:color="auto"/>
              <w:left w:val="nil"/>
              <w:bottom w:val="single" w:sz="4" w:space="0" w:color="auto"/>
              <w:right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Ton</w:t>
            </w:r>
          </w:p>
        </w:tc>
      </w:tr>
    </w:tbl>
    <w:p w:rsidR="007D5D75" w:rsidRPr="007D5D75" w:rsidRDefault="007D5D75" w:rsidP="007D5D75">
      <w:pPr>
        <w:jc w:val="both"/>
        <w:rPr>
          <w:i/>
          <w:sz w:val="22"/>
          <w:szCs w:val="22"/>
        </w:rPr>
      </w:pPr>
      <w:r w:rsidRPr="007D5D75">
        <w:rPr>
          <w:i/>
          <w:sz w:val="22"/>
          <w:szCs w:val="22"/>
        </w:rPr>
        <w:t>Sumber : Data Primer, 2019</w:t>
      </w:r>
    </w:p>
    <w:p w:rsidR="007D5D75" w:rsidRPr="007D5D75" w:rsidRDefault="007D5D75" w:rsidP="007D5D75">
      <w:pPr>
        <w:pStyle w:val="Heading2"/>
        <w:spacing w:before="120" w:after="0"/>
        <w:jc w:val="both"/>
        <w:rPr>
          <w:rFonts w:ascii="Times New Roman" w:hAnsi="Times New Roman"/>
          <w:i w:val="0"/>
          <w:color w:val="000000" w:themeColor="text1"/>
          <w:sz w:val="22"/>
          <w:szCs w:val="22"/>
        </w:rPr>
      </w:pPr>
      <w:bookmarkStart w:id="27" w:name="_Toc40856958"/>
      <w:bookmarkStart w:id="28" w:name="_Toc40857137"/>
      <w:bookmarkStart w:id="29" w:name="_Toc40857269"/>
      <w:bookmarkStart w:id="30" w:name="_Toc40857486"/>
      <w:bookmarkStart w:id="31" w:name="_Toc40857536"/>
      <w:bookmarkStart w:id="32" w:name="_Toc40857814"/>
      <w:bookmarkStart w:id="33" w:name="_Toc40859444"/>
      <w:r w:rsidRPr="007D5D75">
        <w:rPr>
          <w:rFonts w:ascii="Times New Roman" w:hAnsi="Times New Roman"/>
          <w:i w:val="0"/>
          <w:color w:val="000000" w:themeColor="text1"/>
          <w:sz w:val="22"/>
          <w:szCs w:val="22"/>
        </w:rPr>
        <w:t>Faktor Yang Mempengaruhi Produksi Padi Organik Di Desa Sumberngepoh</w:t>
      </w:r>
      <w:bookmarkEnd w:id="27"/>
      <w:bookmarkEnd w:id="28"/>
      <w:bookmarkEnd w:id="29"/>
      <w:bookmarkEnd w:id="30"/>
      <w:bookmarkEnd w:id="31"/>
      <w:bookmarkEnd w:id="32"/>
      <w:bookmarkEnd w:id="33"/>
    </w:p>
    <w:p w:rsidR="007D5D75" w:rsidRPr="007D5D75" w:rsidRDefault="007D5D75" w:rsidP="007D5D75">
      <w:pPr>
        <w:ind w:firstLine="567"/>
        <w:jc w:val="both"/>
        <w:rPr>
          <w:color w:val="000000" w:themeColor="text1"/>
          <w:sz w:val="22"/>
          <w:szCs w:val="22"/>
        </w:rPr>
      </w:pPr>
      <w:r w:rsidRPr="007D5D75">
        <w:rPr>
          <w:color w:val="000000" w:themeColor="text1"/>
          <w:sz w:val="22"/>
          <w:szCs w:val="22"/>
        </w:rPr>
        <w:t xml:space="preserve">Fungsi produksi yang digunakan peneliti yaitu fungsi produksi </w:t>
      </w:r>
      <w:r w:rsidRPr="007D5D75">
        <w:rPr>
          <w:i/>
          <w:color w:val="000000" w:themeColor="text1"/>
          <w:sz w:val="22"/>
          <w:szCs w:val="22"/>
        </w:rPr>
        <w:t>Stochastik Frontier Cobb-Douglas</w:t>
      </w:r>
      <w:r w:rsidRPr="007D5D75">
        <w:rPr>
          <w:color w:val="000000" w:themeColor="text1"/>
          <w:sz w:val="22"/>
          <w:szCs w:val="22"/>
        </w:rPr>
        <w:t xml:space="preserve"> untuk mengestisimasi fungsi produksi usahatani padi organik di Desa Sumberngepoh. Model fungsi produksi yang digunakan yaitu metode penduga </w:t>
      </w:r>
      <w:r w:rsidRPr="007D5D75">
        <w:rPr>
          <w:i/>
          <w:color w:val="000000" w:themeColor="text1"/>
          <w:sz w:val="22"/>
          <w:szCs w:val="22"/>
        </w:rPr>
        <w:t>Maximum Likelohood Estimation</w:t>
      </w:r>
      <w:r w:rsidRPr="007D5D75">
        <w:rPr>
          <w:color w:val="000000" w:themeColor="text1"/>
          <w:sz w:val="22"/>
          <w:szCs w:val="22"/>
        </w:rPr>
        <w:t xml:space="preserve"> (MLE) yang diperoleh dari program frontier versi 4.1. Hasil dugaan model produksi </w:t>
      </w:r>
      <w:r w:rsidRPr="007D5D75">
        <w:rPr>
          <w:i/>
          <w:color w:val="000000" w:themeColor="text1"/>
          <w:sz w:val="22"/>
          <w:szCs w:val="22"/>
        </w:rPr>
        <w:t xml:space="preserve">Stochastik Frontier Cobb-Douglas </w:t>
      </w:r>
      <w:r w:rsidRPr="007D5D75">
        <w:rPr>
          <w:color w:val="000000" w:themeColor="text1"/>
          <w:sz w:val="22"/>
          <w:szCs w:val="22"/>
        </w:rPr>
        <w:t>dengan metode</w:t>
      </w:r>
      <w:r w:rsidRPr="007D5D75">
        <w:rPr>
          <w:i/>
          <w:color w:val="000000" w:themeColor="text1"/>
          <w:sz w:val="22"/>
          <w:szCs w:val="22"/>
        </w:rPr>
        <w:t xml:space="preserve"> </w:t>
      </w:r>
      <w:r w:rsidRPr="007D5D75">
        <w:rPr>
          <w:color w:val="000000" w:themeColor="text1"/>
          <w:sz w:val="22"/>
          <w:szCs w:val="22"/>
        </w:rPr>
        <w:t>MLE pada usahatani padi organik di Desa Sumberngepoh berdasarkan tabel 3 dapat ditulis dengan persamaan berikut :</w:t>
      </w:r>
    </w:p>
    <w:p w:rsidR="007D5D75" w:rsidRPr="007D5D75" w:rsidRDefault="007D5D75" w:rsidP="007D5D75">
      <w:pPr>
        <w:jc w:val="both"/>
        <w:rPr>
          <w:color w:val="000000" w:themeColor="text1"/>
          <w:sz w:val="22"/>
          <w:szCs w:val="22"/>
        </w:rPr>
      </w:pPr>
      <m:oMath>
        <m:r>
          <w:rPr>
            <w:rFonts w:ascii="Cambria Math" w:hAnsi="Cambria Math"/>
            <w:color w:val="000000" w:themeColor="text1"/>
            <w:sz w:val="22"/>
            <w:szCs w:val="22"/>
          </w:rPr>
          <m:t xml:space="preserve">    LnY=7,3063+0,758ln</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1</m:t>
            </m:r>
          </m:sub>
        </m:sSub>
        <m:r>
          <w:rPr>
            <w:rFonts w:ascii="Cambria Math" w:hAnsi="Cambria Math"/>
            <w:color w:val="000000" w:themeColor="text1"/>
            <w:sz w:val="22"/>
            <w:szCs w:val="22"/>
          </w:rPr>
          <m:t>+</m:t>
        </m:r>
        <m:d>
          <m:dPr>
            <m:ctrlPr>
              <w:rPr>
                <w:rFonts w:ascii="Cambria Math" w:hAnsi="Cambria Math"/>
                <w:i/>
                <w:color w:val="000000" w:themeColor="text1"/>
                <w:sz w:val="22"/>
                <w:szCs w:val="22"/>
              </w:rPr>
            </m:ctrlPr>
          </m:dPr>
          <m:e>
            <m:r>
              <w:rPr>
                <w:rFonts w:ascii="Cambria Math" w:hAnsi="Cambria Math"/>
                <w:color w:val="000000" w:themeColor="text1"/>
                <w:sz w:val="22"/>
                <w:szCs w:val="22"/>
              </w:rPr>
              <m:t>-0,221</m:t>
            </m:r>
          </m:e>
        </m:d>
        <m:r>
          <w:rPr>
            <w:rFonts w:ascii="Cambria Math" w:hAnsi="Cambria Math"/>
            <w:color w:val="000000" w:themeColor="text1"/>
            <w:sz w:val="22"/>
            <w:szCs w:val="22"/>
          </w:rPr>
          <m:t>ln</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2</m:t>
            </m:r>
          </m:sub>
        </m:sSub>
        <m:r>
          <w:rPr>
            <w:rFonts w:ascii="Cambria Math" w:hAnsi="Cambria Math"/>
            <w:color w:val="000000" w:themeColor="text1"/>
            <w:sz w:val="22"/>
            <w:szCs w:val="22"/>
          </w:rPr>
          <m:t>+0,377ln</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3</m:t>
            </m:r>
          </m:sub>
        </m:sSub>
        <m:r>
          <w:rPr>
            <w:rFonts w:ascii="Cambria Math" w:hAnsi="Cambria Math"/>
            <w:color w:val="000000" w:themeColor="text1"/>
            <w:sz w:val="22"/>
            <w:szCs w:val="22"/>
          </w:rPr>
          <m:t>+2,358ln</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4</m:t>
            </m:r>
          </m:sub>
        </m:sSub>
        <m:r>
          <w:rPr>
            <w:rFonts w:ascii="Cambria Math" w:hAnsi="Cambria Math"/>
            <w:color w:val="000000" w:themeColor="text1"/>
            <w:sz w:val="22"/>
            <w:szCs w:val="22"/>
          </w:rPr>
          <m:t>+0,223ln</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5</m:t>
            </m:r>
          </m:sub>
        </m:sSub>
        <m:r>
          <w:rPr>
            <w:rFonts w:ascii="Cambria Math" w:hAnsi="Cambria Math"/>
            <w:color w:val="000000" w:themeColor="text1"/>
            <w:sz w:val="22"/>
            <w:szCs w:val="22"/>
          </w:rPr>
          <m:t>+(-0,029)ln</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6</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u</m:t>
            </m:r>
          </m:e>
          <m:sub>
            <m:r>
              <w:rPr>
                <w:rFonts w:ascii="Cambria Math" w:hAnsi="Cambria Math"/>
                <w:color w:val="000000" w:themeColor="text1"/>
                <w:sz w:val="22"/>
                <w:szCs w:val="22"/>
              </w:rPr>
              <m:t>i</m:t>
            </m:r>
          </m:sub>
        </m:sSub>
      </m:oMath>
      <w:r w:rsidRPr="007D5D75">
        <w:rPr>
          <w:rFonts w:eastAsiaTheme="minorEastAsia"/>
          <w:color w:val="000000" w:themeColor="text1"/>
          <w:sz w:val="22"/>
          <w:szCs w:val="22"/>
        </w:rPr>
        <w:t>..............................</w:t>
      </w:r>
      <w:r>
        <w:rPr>
          <w:rFonts w:eastAsiaTheme="minorEastAsia"/>
          <w:color w:val="000000" w:themeColor="text1"/>
          <w:sz w:val="22"/>
          <w:szCs w:val="22"/>
        </w:rPr>
        <w:t>.........................</w:t>
      </w:r>
      <w:r w:rsidRPr="007D5D75">
        <w:rPr>
          <w:rFonts w:eastAsiaTheme="minorEastAsia"/>
          <w:color w:val="000000" w:themeColor="text1"/>
          <w:sz w:val="22"/>
          <w:szCs w:val="22"/>
        </w:rPr>
        <w:t>................</w:t>
      </w:r>
      <w:r>
        <w:rPr>
          <w:rFonts w:eastAsiaTheme="minorEastAsia"/>
          <w:color w:val="000000" w:themeColor="text1"/>
          <w:sz w:val="22"/>
          <w:szCs w:val="22"/>
        </w:rPr>
        <w:t>........................</w:t>
      </w:r>
      <w:r w:rsidRPr="007D5D75">
        <w:rPr>
          <w:rFonts w:eastAsiaTheme="minorEastAsia"/>
          <w:color w:val="000000" w:themeColor="text1"/>
          <w:sz w:val="22"/>
          <w:szCs w:val="22"/>
        </w:rPr>
        <w:t>.........</w:t>
      </w:r>
      <w:r w:rsidR="00DE41F2">
        <w:rPr>
          <w:rFonts w:eastAsiaTheme="minorEastAsia"/>
          <w:color w:val="000000" w:themeColor="text1"/>
          <w:sz w:val="22"/>
          <w:szCs w:val="22"/>
        </w:rPr>
        <w:t>...</w:t>
      </w:r>
      <w:r w:rsidRPr="007D5D75">
        <w:rPr>
          <w:rFonts w:eastAsiaTheme="minorEastAsia"/>
          <w:color w:val="000000" w:themeColor="text1"/>
          <w:sz w:val="22"/>
          <w:szCs w:val="22"/>
        </w:rPr>
        <w:t>(</w:t>
      </w:r>
      <w:r w:rsidR="00DE41F2">
        <w:rPr>
          <w:rFonts w:eastAsiaTheme="minorEastAsia"/>
          <w:color w:val="000000" w:themeColor="text1"/>
          <w:sz w:val="22"/>
          <w:szCs w:val="22"/>
        </w:rPr>
        <w:t>6</w:t>
      </w:r>
      <w:r w:rsidRPr="007D5D75">
        <w:rPr>
          <w:rFonts w:eastAsiaTheme="minorEastAsia"/>
          <w:color w:val="000000" w:themeColor="text1"/>
          <w:sz w:val="22"/>
          <w:szCs w:val="22"/>
        </w:rPr>
        <w:t>)</w:t>
      </w:r>
    </w:p>
    <w:p w:rsidR="007D5D75" w:rsidRDefault="007D5D75" w:rsidP="007D5D75">
      <w:pPr>
        <w:pStyle w:val="Caption"/>
        <w:keepNext/>
        <w:spacing w:after="0"/>
        <w:jc w:val="both"/>
        <w:rPr>
          <w:rFonts w:cs="Times New Roman"/>
          <w:sz w:val="22"/>
          <w:szCs w:val="22"/>
        </w:rPr>
      </w:pPr>
      <w:bookmarkStart w:id="34" w:name="_Toc40867714"/>
    </w:p>
    <w:p w:rsidR="007D5D75" w:rsidRPr="007D5D75" w:rsidRDefault="007D5D75" w:rsidP="00DE41F2">
      <w:pPr>
        <w:pStyle w:val="Caption"/>
        <w:keepNext/>
        <w:spacing w:after="0" w:line="240" w:lineRule="auto"/>
        <w:jc w:val="center"/>
        <w:rPr>
          <w:rFonts w:cs="Times New Roman"/>
          <w:sz w:val="22"/>
          <w:szCs w:val="22"/>
        </w:rPr>
      </w:pPr>
      <w:r w:rsidRPr="007D5D75">
        <w:rPr>
          <w:rFonts w:cs="Times New Roman"/>
          <w:sz w:val="22"/>
          <w:szCs w:val="22"/>
        </w:rPr>
        <w:t xml:space="preserve">Tabel </w:t>
      </w:r>
      <w:r w:rsidRPr="007D5D75">
        <w:rPr>
          <w:rFonts w:cs="Times New Roman"/>
          <w:sz w:val="22"/>
          <w:szCs w:val="22"/>
        </w:rPr>
        <w:fldChar w:fldCharType="begin"/>
      </w:r>
      <w:r w:rsidRPr="007D5D75">
        <w:rPr>
          <w:rFonts w:cs="Times New Roman"/>
          <w:sz w:val="22"/>
          <w:szCs w:val="22"/>
        </w:rPr>
        <w:instrText xml:space="preserve"> SEQ Tabel \* ARABIC </w:instrText>
      </w:r>
      <w:r w:rsidRPr="007D5D75">
        <w:rPr>
          <w:rFonts w:cs="Times New Roman"/>
          <w:sz w:val="22"/>
          <w:szCs w:val="22"/>
        </w:rPr>
        <w:fldChar w:fldCharType="separate"/>
      </w:r>
      <w:r w:rsidR="006B4FDB">
        <w:rPr>
          <w:rFonts w:cs="Times New Roman"/>
          <w:sz w:val="22"/>
          <w:szCs w:val="22"/>
        </w:rPr>
        <w:t>3</w:t>
      </w:r>
      <w:r w:rsidRPr="007D5D75">
        <w:rPr>
          <w:rFonts w:cs="Times New Roman"/>
          <w:sz w:val="22"/>
          <w:szCs w:val="22"/>
        </w:rPr>
        <w:fldChar w:fldCharType="end"/>
      </w:r>
    </w:p>
    <w:p w:rsidR="007D5D75" w:rsidRPr="007D5D75" w:rsidRDefault="007D5D75" w:rsidP="00DE41F2">
      <w:pPr>
        <w:pStyle w:val="Caption"/>
        <w:keepNext/>
        <w:spacing w:after="0" w:line="240" w:lineRule="auto"/>
        <w:jc w:val="center"/>
        <w:rPr>
          <w:rFonts w:cs="Times New Roman"/>
          <w:sz w:val="22"/>
          <w:szCs w:val="22"/>
        </w:rPr>
      </w:pPr>
      <w:r w:rsidRPr="007D5D75">
        <w:rPr>
          <w:rFonts w:cs="Times New Roman"/>
          <w:sz w:val="22"/>
          <w:szCs w:val="22"/>
        </w:rPr>
        <w:t>Hasil Prediksi Model Produksi Stochastik Frontier Cobb-Douglas Pada Usahatani Padi Organik di Desa Sumberngepoh</w:t>
      </w:r>
      <w:bookmarkEnd w:id="34"/>
    </w:p>
    <w:tbl>
      <w:tblPr>
        <w:tblW w:w="8376" w:type="dxa"/>
        <w:jc w:val="center"/>
        <w:tblLook w:val="04A0" w:firstRow="1" w:lastRow="0" w:firstColumn="1" w:lastColumn="0" w:noHBand="0" w:noVBand="1"/>
      </w:tblPr>
      <w:tblGrid>
        <w:gridCol w:w="3332"/>
        <w:gridCol w:w="1805"/>
        <w:gridCol w:w="1724"/>
        <w:gridCol w:w="1515"/>
      </w:tblGrid>
      <w:tr w:rsidR="007D5D75" w:rsidRPr="007D5D75" w:rsidTr="007D5D75">
        <w:trPr>
          <w:trHeight w:val="283"/>
          <w:jc w:val="center"/>
        </w:trPr>
        <w:tc>
          <w:tcPr>
            <w:tcW w:w="3332" w:type="dxa"/>
            <w:vMerge w:val="restart"/>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Variabel</w:t>
            </w:r>
          </w:p>
        </w:tc>
        <w:tc>
          <w:tcPr>
            <w:tcW w:w="5044" w:type="dxa"/>
            <w:gridSpan w:val="3"/>
            <w:tcBorders>
              <w:top w:val="single" w:sz="4" w:space="0" w:color="auto"/>
              <w:left w:val="nil"/>
              <w:bottom w:val="single" w:sz="4" w:space="0" w:color="auto"/>
            </w:tcBorders>
            <w:shd w:val="clear" w:color="auto" w:fill="auto"/>
            <w:noWrap/>
            <w:vAlign w:val="center"/>
            <w:hideMark/>
          </w:tcPr>
          <w:p w:rsidR="007D5D75" w:rsidRPr="007D5D75" w:rsidRDefault="007D5D75" w:rsidP="007D5D75">
            <w:pPr>
              <w:jc w:val="both"/>
              <w:rPr>
                <w:i/>
                <w:iCs/>
                <w:color w:val="000000" w:themeColor="text1"/>
                <w:sz w:val="22"/>
                <w:szCs w:val="22"/>
                <w:lang w:eastAsia="id-ID"/>
              </w:rPr>
            </w:pPr>
            <w:r w:rsidRPr="007D5D75">
              <w:rPr>
                <w:i/>
                <w:iCs/>
                <w:color w:val="000000" w:themeColor="text1"/>
                <w:sz w:val="22"/>
                <w:szCs w:val="22"/>
                <w:lang w:eastAsia="id-ID"/>
              </w:rPr>
              <w:t>Final Maximum Likelihood Estimated (MLE)</w:t>
            </w:r>
          </w:p>
        </w:tc>
      </w:tr>
      <w:tr w:rsidR="007D5D75" w:rsidRPr="007D5D75" w:rsidTr="007D5D75">
        <w:trPr>
          <w:trHeight w:val="283"/>
          <w:jc w:val="center"/>
        </w:trPr>
        <w:tc>
          <w:tcPr>
            <w:tcW w:w="3332" w:type="dxa"/>
            <w:vMerge/>
            <w:tcBorders>
              <w:top w:val="single" w:sz="4" w:space="0" w:color="auto"/>
              <w:bottom w:val="single" w:sz="4" w:space="0" w:color="auto"/>
            </w:tcBorders>
            <w:vAlign w:val="center"/>
            <w:hideMark/>
          </w:tcPr>
          <w:p w:rsidR="007D5D75" w:rsidRPr="007D5D75" w:rsidRDefault="007D5D75" w:rsidP="007D5D75">
            <w:pPr>
              <w:jc w:val="both"/>
              <w:rPr>
                <w:color w:val="000000" w:themeColor="text1"/>
                <w:sz w:val="22"/>
                <w:szCs w:val="22"/>
                <w:lang w:eastAsia="id-ID"/>
              </w:rPr>
            </w:pPr>
          </w:p>
        </w:tc>
        <w:tc>
          <w:tcPr>
            <w:tcW w:w="1805" w:type="dxa"/>
            <w:tcBorders>
              <w:top w:val="single" w:sz="4" w:space="0" w:color="auto"/>
              <w:left w:val="nil"/>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Koefisien</w:t>
            </w:r>
          </w:p>
        </w:tc>
        <w:tc>
          <w:tcPr>
            <w:tcW w:w="1724"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SD.Error</w:t>
            </w:r>
          </w:p>
        </w:tc>
        <w:tc>
          <w:tcPr>
            <w:tcW w:w="1515"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t-Ratio</w:t>
            </w:r>
          </w:p>
        </w:tc>
      </w:tr>
      <w:tr w:rsidR="007D5D75" w:rsidRPr="007D5D75" w:rsidTr="007D5D75">
        <w:trPr>
          <w:trHeight w:val="283"/>
          <w:jc w:val="center"/>
        </w:trPr>
        <w:tc>
          <w:tcPr>
            <w:tcW w:w="3332" w:type="dxa"/>
            <w:tcBorders>
              <w:top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Konstanta</w:t>
            </w:r>
          </w:p>
        </w:tc>
        <w:tc>
          <w:tcPr>
            <w:tcW w:w="1805"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7.3063</w:t>
            </w:r>
          </w:p>
        </w:tc>
        <w:tc>
          <w:tcPr>
            <w:tcW w:w="1724"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729</w:t>
            </w:r>
          </w:p>
        </w:tc>
        <w:tc>
          <w:tcPr>
            <w:tcW w:w="1515"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0.0105</w:t>
            </w:r>
          </w:p>
        </w:tc>
      </w:tr>
      <w:tr w:rsidR="007D5D75" w:rsidRPr="007D5D75" w:rsidTr="007D5D75">
        <w:trPr>
          <w:trHeight w:val="283"/>
          <w:jc w:val="center"/>
        </w:trPr>
        <w:tc>
          <w:tcPr>
            <w:tcW w:w="3332"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Lahan (X1)</w:t>
            </w:r>
          </w:p>
        </w:tc>
        <w:tc>
          <w:tcPr>
            <w:tcW w:w="180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758</w:t>
            </w:r>
          </w:p>
        </w:tc>
        <w:tc>
          <w:tcPr>
            <w:tcW w:w="1724"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154</w:t>
            </w:r>
          </w:p>
        </w:tc>
        <w:tc>
          <w:tcPr>
            <w:tcW w:w="151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4.8971*</w:t>
            </w:r>
          </w:p>
        </w:tc>
      </w:tr>
      <w:tr w:rsidR="007D5D75" w:rsidRPr="007D5D75" w:rsidTr="007D5D75">
        <w:trPr>
          <w:trHeight w:val="283"/>
          <w:jc w:val="center"/>
        </w:trPr>
        <w:tc>
          <w:tcPr>
            <w:tcW w:w="3332"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Benih(X2)</w:t>
            </w:r>
          </w:p>
        </w:tc>
        <w:tc>
          <w:tcPr>
            <w:tcW w:w="180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221</w:t>
            </w:r>
          </w:p>
        </w:tc>
        <w:tc>
          <w:tcPr>
            <w:tcW w:w="1724"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78</w:t>
            </w:r>
          </w:p>
        </w:tc>
        <w:tc>
          <w:tcPr>
            <w:tcW w:w="151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2.8103*</w:t>
            </w:r>
          </w:p>
        </w:tc>
      </w:tr>
      <w:tr w:rsidR="007D5D75" w:rsidRPr="007D5D75" w:rsidTr="007D5D75">
        <w:trPr>
          <w:trHeight w:val="283"/>
          <w:jc w:val="center"/>
        </w:trPr>
        <w:tc>
          <w:tcPr>
            <w:tcW w:w="3332"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Tenaga Kerja (X3)</w:t>
            </w:r>
          </w:p>
        </w:tc>
        <w:tc>
          <w:tcPr>
            <w:tcW w:w="180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377</w:t>
            </w:r>
          </w:p>
        </w:tc>
        <w:tc>
          <w:tcPr>
            <w:tcW w:w="1724"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159</w:t>
            </w:r>
          </w:p>
        </w:tc>
        <w:tc>
          <w:tcPr>
            <w:tcW w:w="151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2.3714**</w:t>
            </w:r>
          </w:p>
        </w:tc>
      </w:tr>
      <w:tr w:rsidR="007D5D75" w:rsidRPr="007D5D75" w:rsidTr="007D5D75">
        <w:trPr>
          <w:trHeight w:val="283"/>
          <w:jc w:val="center"/>
        </w:trPr>
        <w:tc>
          <w:tcPr>
            <w:tcW w:w="3332"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P.O Padat (X4)</w:t>
            </w:r>
          </w:p>
        </w:tc>
        <w:tc>
          <w:tcPr>
            <w:tcW w:w="180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2.358</w:t>
            </w:r>
          </w:p>
        </w:tc>
        <w:tc>
          <w:tcPr>
            <w:tcW w:w="1724"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64</w:t>
            </w:r>
          </w:p>
        </w:tc>
        <w:tc>
          <w:tcPr>
            <w:tcW w:w="151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3633</w:t>
            </w:r>
          </w:p>
        </w:tc>
      </w:tr>
      <w:tr w:rsidR="007D5D75" w:rsidRPr="007D5D75" w:rsidTr="007D5D75">
        <w:trPr>
          <w:trHeight w:val="283"/>
          <w:jc w:val="center"/>
        </w:trPr>
        <w:tc>
          <w:tcPr>
            <w:tcW w:w="3332"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P.O Cair (X5)</w:t>
            </w:r>
          </w:p>
        </w:tc>
        <w:tc>
          <w:tcPr>
            <w:tcW w:w="180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223</w:t>
            </w:r>
          </w:p>
        </w:tc>
        <w:tc>
          <w:tcPr>
            <w:tcW w:w="1724"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69</w:t>
            </w:r>
          </w:p>
        </w:tc>
        <w:tc>
          <w:tcPr>
            <w:tcW w:w="151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3.2141*</w:t>
            </w:r>
          </w:p>
        </w:tc>
      </w:tr>
      <w:tr w:rsidR="007D5D75" w:rsidRPr="007D5D75" w:rsidTr="007D5D75">
        <w:trPr>
          <w:trHeight w:val="283"/>
          <w:jc w:val="center"/>
        </w:trPr>
        <w:tc>
          <w:tcPr>
            <w:tcW w:w="3332"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Pestisida Nabati (X6)</w:t>
            </w:r>
          </w:p>
        </w:tc>
        <w:tc>
          <w:tcPr>
            <w:tcW w:w="1805"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29</w:t>
            </w:r>
          </w:p>
        </w:tc>
        <w:tc>
          <w:tcPr>
            <w:tcW w:w="1724"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85</w:t>
            </w:r>
          </w:p>
        </w:tc>
        <w:tc>
          <w:tcPr>
            <w:tcW w:w="1515"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3401</w:t>
            </w:r>
          </w:p>
        </w:tc>
      </w:tr>
      <w:tr w:rsidR="007D5D75" w:rsidRPr="007D5D75" w:rsidTr="007D5D75">
        <w:trPr>
          <w:trHeight w:val="283"/>
          <w:jc w:val="center"/>
        </w:trPr>
        <w:tc>
          <w:tcPr>
            <w:tcW w:w="3332" w:type="dxa"/>
            <w:tcBorders>
              <w:top w:val="single" w:sz="4" w:space="0" w:color="auto"/>
            </w:tcBorders>
            <w:shd w:val="clear" w:color="auto" w:fill="auto"/>
            <w:noWrap/>
            <w:vAlign w:val="center"/>
            <w:hideMark/>
          </w:tcPr>
          <w:p w:rsidR="007D5D75" w:rsidRPr="007D5D75" w:rsidRDefault="007D5D75" w:rsidP="007D5D75">
            <w:pPr>
              <w:jc w:val="both"/>
              <w:rPr>
                <w:i/>
                <w:color w:val="000000" w:themeColor="text1"/>
                <w:sz w:val="22"/>
                <w:szCs w:val="22"/>
                <w:lang w:eastAsia="id-ID"/>
              </w:rPr>
            </w:pPr>
            <w:r w:rsidRPr="007D5D75">
              <w:rPr>
                <w:i/>
                <w:color w:val="000000" w:themeColor="text1"/>
                <w:sz w:val="22"/>
                <w:szCs w:val="22"/>
                <w:lang w:eastAsia="id-ID"/>
              </w:rPr>
              <w:t>ɣ (gamma)</w:t>
            </w:r>
          </w:p>
        </w:tc>
        <w:tc>
          <w:tcPr>
            <w:tcW w:w="1805"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81</w:t>
            </w:r>
          </w:p>
        </w:tc>
        <w:tc>
          <w:tcPr>
            <w:tcW w:w="1724"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2</w:t>
            </w:r>
          </w:p>
        </w:tc>
        <w:tc>
          <w:tcPr>
            <w:tcW w:w="1515"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4.0959</w:t>
            </w:r>
          </w:p>
        </w:tc>
      </w:tr>
      <w:tr w:rsidR="007D5D75" w:rsidRPr="007D5D75" w:rsidTr="007D5D75">
        <w:trPr>
          <w:trHeight w:val="283"/>
          <w:jc w:val="center"/>
        </w:trPr>
        <w:tc>
          <w:tcPr>
            <w:tcW w:w="3332" w:type="dxa"/>
            <w:shd w:val="clear" w:color="auto" w:fill="auto"/>
            <w:noWrap/>
            <w:vAlign w:val="center"/>
            <w:hideMark/>
          </w:tcPr>
          <w:p w:rsidR="007D5D75" w:rsidRPr="007D5D75" w:rsidRDefault="007D5D75" w:rsidP="007D5D75">
            <w:pPr>
              <w:jc w:val="both"/>
              <w:rPr>
                <w:i/>
                <w:color w:val="000000" w:themeColor="text1"/>
                <w:sz w:val="22"/>
                <w:szCs w:val="22"/>
                <w:lang w:eastAsia="id-ID"/>
              </w:rPr>
            </w:pPr>
            <w:r w:rsidRPr="007D5D75">
              <w:rPr>
                <w:i/>
                <w:color w:val="000000" w:themeColor="text1"/>
                <w:sz w:val="22"/>
                <w:szCs w:val="22"/>
                <w:lang w:eastAsia="id-ID"/>
              </w:rPr>
              <w:t>σ (Sigma-Squared)</w:t>
            </w:r>
          </w:p>
        </w:tc>
        <w:tc>
          <w:tcPr>
            <w:tcW w:w="180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32</w:t>
            </w:r>
          </w:p>
        </w:tc>
        <w:tc>
          <w:tcPr>
            <w:tcW w:w="1724"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2</w:t>
            </w:r>
          </w:p>
        </w:tc>
        <w:tc>
          <w:tcPr>
            <w:tcW w:w="1515" w:type="dxa"/>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5681</w:t>
            </w:r>
          </w:p>
        </w:tc>
      </w:tr>
      <w:tr w:rsidR="007D5D75" w:rsidRPr="007D5D75" w:rsidTr="007D5D75">
        <w:trPr>
          <w:trHeight w:val="283"/>
          <w:jc w:val="center"/>
        </w:trPr>
        <w:tc>
          <w:tcPr>
            <w:tcW w:w="3332" w:type="dxa"/>
            <w:tcBorders>
              <w:bottom w:val="single" w:sz="4" w:space="0" w:color="auto"/>
            </w:tcBorders>
            <w:shd w:val="clear" w:color="auto" w:fill="auto"/>
            <w:noWrap/>
            <w:vAlign w:val="center"/>
            <w:hideMark/>
          </w:tcPr>
          <w:p w:rsidR="007D5D75" w:rsidRPr="007D5D75" w:rsidRDefault="007D5D75" w:rsidP="007D5D75">
            <w:pPr>
              <w:jc w:val="both"/>
              <w:rPr>
                <w:i/>
                <w:iCs/>
                <w:color w:val="000000" w:themeColor="text1"/>
                <w:sz w:val="22"/>
                <w:szCs w:val="22"/>
                <w:lang w:eastAsia="id-ID"/>
              </w:rPr>
            </w:pPr>
            <w:r w:rsidRPr="007D5D75">
              <w:rPr>
                <w:i/>
                <w:iCs/>
                <w:color w:val="000000" w:themeColor="text1"/>
                <w:sz w:val="22"/>
                <w:szCs w:val="22"/>
                <w:lang w:eastAsia="id-ID"/>
              </w:rPr>
              <w:t>Lr Test</w:t>
            </w:r>
          </w:p>
        </w:tc>
        <w:tc>
          <w:tcPr>
            <w:tcW w:w="1805"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5.09</w:t>
            </w:r>
          </w:p>
        </w:tc>
        <w:tc>
          <w:tcPr>
            <w:tcW w:w="1724"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p>
        </w:tc>
        <w:tc>
          <w:tcPr>
            <w:tcW w:w="1515"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p>
        </w:tc>
      </w:tr>
    </w:tbl>
    <w:p w:rsidR="007D5D75" w:rsidRPr="007D5D75" w:rsidRDefault="007D5D75" w:rsidP="007D5D75">
      <w:pPr>
        <w:jc w:val="both"/>
        <w:rPr>
          <w:i/>
          <w:color w:val="000000" w:themeColor="text1"/>
          <w:sz w:val="22"/>
          <w:szCs w:val="22"/>
        </w:rPr>
      </w:pPr>
      <w:r w:rsidRPr="007D5D75">
        <w:rPr>
          <w:i/>
          <w:color w:val="000000" w:themeColor="text1"/>
          <w:sz w:val="22"/>
          <w:szCs w:val="22"/>
        </w:rPr>
        <w:t>sumber : Data Primer diolah,2019</w:t>
      </w:r>
    </w:p>
    <w:p w:rsidR="007D5D75" w:rsidRPr="007D5D75" w:rsidRDefault="007D5D75" w:rsidP="007D5D75">
      <w:pPr>
        <w:jc w:val="both"/>
        <w:rPr>
          <w:color w:val="000000" w:themeColor="text1"/>
          <w:sz w:val="22"/>
          <w:szCs w:val="22"/>
        </w:rPr>
      </w:pPr>
      <w:r w:rsidRPr="007D5D75">
        <w:rPr>
          <w:color w:val="000000" w:themeColor="text1"/>
          <w:sz w:val="22"/>
          <w:szCs w:val="22"/>
        </w:rPr>
        <w:t xml:space="preserve">keterangan : *nyata pada taraf </w:t>
      </w:r>
      <m:oMath>
        <m:r>
          <w:rPr>
            <w:rFonts w:ascii="Cambria Math" w:hAnsi="Cambria Math"/>
            <w:color w:val="000000" w:themeColor="text1"/>
            <w:sz w:val="22"/>
            <w:szCs w:val="22"/>
          </w:rPr>
          <m:t>α</m:t>
        </m:r>
      </m:oMath>
      <w:r w:rsidRPr="007D5D75">
        <w:rPr>
          <w:color w:val="000000" w:themeColor="text1"/>
          <w:sz w:val="22"/>
          <w:szCs w:val="22"/>
        </w:rPr>
        <w:t>=0.01(2.704)</w:t>
      </w:r>
    </w:p>
    <w:p w:rsidR="007D5D75" w:rsidRPr="007D5D75" w:rsidRDefault="007D5D75" w:rsidP="007D5D75">
      <w:pPr>
        <w:jc w:val="both"/>
        <w:rPr>
          <w:color w:val="000000" w:themeColor="text1"/>
          <w:sz w:val="22"/>
          <w:szCs w:val="22"/>
        </w:rPr>
      </w:pPr>
      <w:r w:rsidRPr="007D5D75">
        <w:rPr>
          <w:color w:val="000000" w:themeColor="text1"/>
          <w:sz w:val="22"/>
          <w:szCs w:val="22"/>
        </w:rPr>
        <w:tab/>
        <w:t xml:space="preserve">       ** nyata pada taraf</w:t>
      </w:r>
      <m:oMath>
        <m:r>
          <w:rPr>
            <w:rFonts w:ascii="Cambria Math" w:hAnsi="Cambria Math"/>
            <w:color w:val="000000" w:themeColor="text1"/>
            <w:sz w:val="22"/>
            <w:szCs w:val="22"/>
          </w:rPr>
          <m:t xml:space="preserve"> α</m:t>
        </m:r>
      </m:oMath>
      <w:r w:rsidRPr="007D5D75">
        <w:rPr>
          <w:color w:val="000000" w:themeColor="text1"/>
          <w:sz w:val="22"/>
          <w:szCs w:val="22"/>
        </w:rPr>
        <w:t xml:space="preserve"> =0.05(2.021)</w:t>
      </w:r>
    </w:p>
    <w:p w:rsidR="007D5D75" w:rsidRPr="007D5D75" w:rsidRDefault="007D5D75" w:rsidP="007D5D75">
      <w:pPr>
        <w:spacing w:before="120"/>
        <w:ind w:firstLine="567"/>
        <w:jc w:val="both"/>
        <w:rPr>
          <w:color w:val="000000" w:themeColor="text1"/>
          <w:sz w:val="22"/>
          <w:szCs w:val="22"/>
          <w:lang w:eastAsia="id-ID"/>
        </w:rPr>
      </w:pPr>
      <w:r w:rsidRPr="007D5D75">
        <w:rPr>
          <w:color w:val="000000" w:themeColor="text1"/>
          <w:sz w:val="22"/>
          <w:szCs w:val="22"/>
        </w:rPr>
        <w:t xml:space="preserve">Bedasarkan tabel 3 diketahui bahwa nilai </w:t>
      </w:r>
      <w:r w:rsidRPr="007D5D75">
        <w:rPr>
          <w:i/>
          <w:color w:val="000000" w:themeColor="text1"/>
          <w:sz w:val="22"/>
          <w:szCs w:val="22"/>
        </w:rPr>
        <w:t>sigma (</w:t>
      </w:r>
      <w:r w:rsidRPr="007D5D75">
        <w:rPr>
          <w:i/>
          <w:color w:val="000000" w:themeColor="text1"/>
          <w:sz w:val="22"/>
          <w:szCs w:val="22"/>
          <w:lang w:eastAsia="id-ID"/>
        </w:rPr>
        <w:t>σ)</w:t>
      </w:r>
      <w:r w:rsidRPr="007D5D75">
        <w:rPr>
          <w:color w:val="000000" w:themeColor="text1"/>
          <w:sz w:val="22"/>
          <w:szCs w:val="22"/>
        </w:rPr>
        <w:t xml:space="preserve"> pada penelitian ini sebesar </w:t>
      </w:r>
      <w:r w:rsidRPr="007D5D75">
        <w:rPr>
          <w:color w:val="000000" w:themeColor="text1"/>
          <w:sz w:val="22"/>
          <w:szCs w:val="22"/>
          <w:lang w:eastAsia="id-ID"/>
        </w:rPr>
        <w:t xml:space="preserve">0.032, sehingga fungsi produksi terdapat pengaruh inefisiensi teknis karena nilai sigma lebih besar dari nol. Sementara parameter </w:t>
      </w:r>
      <w:r w:rsidRPr="007D5D75">
        <w:rPr>
          <w:i/>
          <w:color w:val="000000" w:themeColor="text1"/>
          <w:sz w:val="22"/>
          <w:szCs w:val="22"/>
          <w:lang w:eastAsia="id-ID"/>
        </w:rPr>
        <w:t xml:space="preserve">Ɣ (Gamma) </w:t>
      </w:r>
      <w:r w:rsidRPr="007D5D75">
        <w:rPr>
          <w:color w:val="000000" w:themeColor="text1"/>
          <w:sz w:val="22"/>
          <w:szCs w:val="22"/>
          <w:lang w:eastAsia="id-ID"/>
        </w:rPr>
        <w:t>menunjukan ada atau tidaknya inefisiensi pada model. Jika model</w:t>
      </w:r>
      <w:r w:rsidRPr="007D5D75">
        <w:rPr>
          <w:i/>
          <w:color w:val="000000" w:themeColor="text1"/>
          <w:sz w:val="22"/>
          <w:szCs w:val="22"/>
          <w:lang w:eastAsia="id-ID"/>
        </w:rPr>
        <w:t xml:space="preserve"> Ɣ </w:t>
      </w:r>
      <w:r w:rsidRPr="007D5D75">
        <w:rPr>
          <w:color w:val="000000" w:themeColor="text1"/>
          <w:sz w:val="22"/>
          <w:szCs w:val="22"/>
          <w:lang w:eastAsia="id-ID"/>
        </w:rPr>
        <w:t xml:space="preserve">mendekati nilai 1 maka </w:t>
      </w:r>
      <w:r w:rsidRPr="007D5D75">
        <w:rPr>
          <w:i/>
          <w:color w:val="000000" w:themeColor="text1"/>
          <w:sz w:val="22"/>
          <w:szCs w:val="22"/>
          <w:lang w:eastAsia="id-ID"/>
        </w:rPr>
        <w:t>error term</w:t>
      </w:r>
      <w:r w:rsidRPr="007D5D75">
        <w:rPr>
          <w:color w:val="000000" w:themeColor="text1"/>
          <w:sz w:val="22"/>
          <w:szCs w:val="22"/>
          <w:lang w:eastAsia="id-ID"/>
        </w:rPr>
        <w:t xml:space="preserve"> terjadi hanya dari faktor inefisiensi dan jika nilainya mendekati angka 0 maka seluruh error term yang terdapat dalam model fungsi produksi berasal dari faktor </w:t>
      </w:r>
      <w:r w:rsidRPr="007D5D75">
        <w:rPr>
          <w:i/>
          <w:color w:val="000000" w:themeColor="text1"/>
          <w:sz w:val="22"/>
          <w:szCs w:val="22"/>
          <w:lang w:eastAsia="id-ID"/>
        </w:rPr>
        <w:t>noise</w:t>
      </w:r>
      <w:r w:rsidRPr="007D5D75">
        <w:rPr>
          <w:color w:val="000000" w:themeColor="text1"/>
          <w:sz w:val="22"/>
          <w:szCs w:val="22"/>
          <w:lang w:eastAsia="id-ID"/>
        </w:rPr>
        <w:t xml:space="preserve"> </w:t>
      </w:r>
      <w:r w:rsidRPr="007D5D75">
        <w:rPr>
          <w:color w:val="000000" w:themeColor="text1"/>
          <w:sz w:val="22"/>
          <w:szCs w:val="22"/>
          <w:lang w:eastAsia="id-ID"/>
        </w:rPr>
        <w:fldChar w:fldCharType="begin" w:fldLock="1"/>
      </w:r>
      <w:r w:rsidRPr="007D5D75">
        <w:rPr>
          <w:color w:val="000000" w:themeColor="text1"/>
          <w:sz w:val="22"/>
          <w:szCs w:val="22"/>
          <w:lang w:eastAsia="id-ID"/>
        </w:rPr>
        <w:instrText>ADDIN CSL_CITATION {"citationItems":[{"id":"ITEM-1","itemData":{"DOI":"10.21082/ip.v23n1.2014.p7-18","ISSN":"0852-1743","abstract":"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lt;br /&gt;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author":[{"dropping-particle":"","family":"Gultom","given":"Lamretta","non-dropping-particle":"","parse-names":false,"suffix":""},{"dropping-particle":"","family":"Winandi","given":"Ratna","non-dropping-particle":"","parse-names":false,"suffix":""},{"dropping-particle":"","family":"Jahroh","given":"Siti","non-dropping-particle":"","parse-names":false,"suffix":""}],"container-title":"Informatika Pertanian","id":"ITEM-1","issue":"1","issued":{"date-parts":[["2016"]]},"page":"7","title":"Analisis Efisiensi Teknis Usahatani Padi Semi Organik Di Kecamatan Cigombong, Bogor","type":"article-journal","volume":"23"},"uris":["http://www.mendeley.com/documents/?uuid=a89475e7-e3f5-4dfa-92cd-cf96e7f67ebe"]}],"mendeley":{"formattedCitation":"(Gultom et al., 2016)","manualFormatting":"(Gultom et al, 2016)","plainTextFormattedCitation":"(Gultom et al., 2016)","previouslyFormattedCitation":"(Gultom et al., 2016)"},"properties":{"noteIndex":0},"schema":"https://github.com/citation-style-language/schema/raw/master/csl-citation.json"}</w:instrText>
      </w:r>
      <w:r w:rsidRPr="007D5D75">
        <w:rPr>
          <w:color w:val="000000" w:themeColor="text1"/>
          <w:sz w:val="22"/>
          <w:szCs w:val="22"/>
          <w:lang w:eastAsia="id-ID"/>
        </w:rPr>
        <w:fldChar w:fldCharType="separate"/>
      </w:r>
      <w:r w:rsidRPr="007D5D75">
        <w:rPr>
          <w:color w:val="000000" w:themeColor="text1"/>
          <w:sz w:val="22"/>
          <w:szCs w:val="22"/>
          <w:lang w:eastAsia="id-ID"/>
        </w:rPr>
        <w:t>(Gultom et al, 2016)</w:t>
      </w:r>
      <w:r w:rsidRPr="007D5D75">
        <w:rPr>
          <w:color w:val="000000" w:themeColor="text1"/>
          <w:sz w:val="22"/>
          <w:szCs w:val="22"/>
          <w:lang w:eastAsia="id-ID"/>
        </w:rPr>
        <w:fldChar w:fldCharType="end"/>
      </w:r>
      <w:r w:rsidRPr="007D5D75">
        <w:rPr>
          <w:color w:val="000000" w:themeColor="text1"/>
          <w:sz w:val="22"/>
          <w:szCs w:val="22"/>
          <w:lang w:eastAsia="id-ID"/>
        </w:rPr>
        <w:t xml:space="preserve">. Nilai </w:t>
      </w:r>
      <w:r w:rsidRPr="007D5D75">
        <w:rPr>
          <w:i/>
          <w:color w:val="000000" w:themeColor="text1"/>
          <w:sz w:val="22"/>
          <w:szCs w:val="22"/>
          <w:lang w:eastAsia="id-ID"/>
        </w:rPr>
        <w:t xml:space="preserve">gamma </w:t>
      </w:r>
      <w:r w:rsidRPr="007D5D75">
        <w:rPr>
          <w:color w:val="000000" w:themeColor="text1"/>
          <w:sz w:val="22"/>
          <w:szCs w:val="22"/>
          <w:lang w:eastAsia="id-ID"/>
        </w:rPr>
        <w:t>pada tabel</w:t>
      </w:r>
      <w:r w:rsidRPr="007D5D75">
        <w:rPr>
          <w:i/>
          <w:color w:val="000000" w:themeColor="text1"/>
          <w:sz w:val="22"/>
          <w:szCs w:val="22"/>
          <w:lang w:eastAsia="id-ID"/>
        </w:rPr>
        <w:t xml:space="preserve"> </w:t>
      </w:r>
      <w:r w:rsidRPr="007D5D75">
        <w:rPr>
          <w:color w:val="000000" w:themeColor="text1"/>
          <w:sz w:val="22"/>
          <w:szCs w:val="22"/>
          <w:lang w:eastAsia="id-ID"/>
        </w:rPr>
        <w:t xml:space="preserve">3 adalah 0.81 dapat diartikan bahwa 81 persen </w:t>
      </w:r>
      <w:r w:rsidRPr="007D5D75">
        <w:rPr>
          <w:i/>
          <w:color w:val="000000" w:themeColor="text1"/>
          <w:sz w:val="22"/>
          <w:szCs w:val="22"/>
          <w:lang w:eastAsia="id-ID"/>
        </w:rPr>
        <w:t>error term</w:t>
      </w:r>
      <w:r w:rsidRPr="007D5D75">
        <w:rPr>
          <w:color w:val="000000" w:themeColor="text1"/>
          <w:sz w:val="22"/>
          <w:szCs w:val="22"/>
          <w:lang w:eastAsia="id-ID"/>
        </w:rPr>
        <w:t xml:space="preserve"> disebabkan oleh  efek inefisiensi dan faktor noise seperti cuaca, hama penyakit, iklim, dan sisanya 18 persen disebabkan oleh lainnya, sehingga </w:t>
      </w:r>
      <w:r w:rsidRPr="007D5D75">
        <w:rPr>
          <w:rFonts w:eastAsia="TimesNewRomanPSMT"/>
          <w:color w:val="000000" w:themeColor="text1"/>
          <w:sz w:val="22"/>
          <w:szCs w:val="22"/>
        </w:rPr>
        <w:t xml:space="preserve">Jika terjadi demikian, maka selaras pada hasil penelitian dari </w:t>
      </w:r>
      <w:r w:rsidRPr="007D5D75">
        <w:rPr>
          <w:rFonts w:eastAsia="TimesNewRomanPSMT"/>
          <w:color w:val="000000" w:themeColor="text1"/>
          <w:sz w:val="22"/>
          <w:szCs w:val="22"/>
        </w:rPr>
        <w:fldChar w:fldCharType="begin" w:fldLock="1"/>
      </w:r>
      <w:r w:rsidRPr="007D5D75">
        <w:rPr>
          <w:rFonts w:eastAsia="TimesNewRomanPSMT"/>
          <w:color w:val="000000" w:themeColor="text1"/>
          <w:sz w:val="22"/>
          <w:szCs w:val="22"/>
        </w:rPr>
        <w:instrText>ADDIN CSL_CITATION {"citationItems":[{"id":"ITEM-1","itemData":{"DOI":"10.21082/ip.v23n1.2014.p7-18","ISSN":"0852-1743","abstract":"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lt;br /&gt;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author":[{"dropping-particle":"","family":"Gultom","given":"Lamretta","non-dropping-particle":"","parse-names":false,"suffix":""},{"dropping-particle":"","family":"Winandi","given":"Ratna","non-dropping-particle":"","parse-names":false,"suffix":""},{"dropping-particle":"","family":"Jahroh","given":"Siti","non-dropping-particle":"","parse-names":false,"suffix":""}],"container-title":"Informatika Pertanian","id":"ITEM-1","issue":"1","issued":{"date-parts":[["2016"]]},"page":"7","title":"Analisis Efisiensi Teknis Usahatani Padi Semi Organik Di Kecamatan Cigombong, Bogor","type":"article-journal","volume":"23"},"uris":["http://www.mendeley.com/documents/?uuid=a89475e7-e3f5-4dfa-92cd-cf96e7f67ebe"]}],"mendeley":{"formattedCitation":"(Gultom et al., 2016)","manualFormatting":"Gultom et al (2016)","plainTextFormattedCitation":"(Gultom et al., 2016)","previouslyFormattedCitation":"(Gultom et al., 2016)"},"properties":{"noteIndex":0},"schema":"https://github.com/citation-style-language/schema/raw/master/csl-citation.json"}</w:instrText>
      </w:r>
      <w:r w:rsidRPr="007D5D75">
        <w:rPr>
          <w:rFonts w:eastAsia="TimesNewRomanPSMT"/>
          <w:color w:val="000000" w:themeColor="text1"/>
          <w:sz w:val="22"/>
          <w:szCs w:val="22"/>
        </w:rPr>
        <w:fldChar w:fldCharType="separate"/>
      </w:r>
      <w:r w:rsidRPr="007D5D75">
        <w:rPr>
          <w:rFonts w:eastAsia="TimesNewRomanPSMT"/>
          <w:color w:val="000000" w:themeColor="text1"/>
          <w:sz w:val="22"/>
          <w:szCs w:val="22"/>
        </w:rPr>
        <w:t>Gultom et al (2016)</w:t>
      </w:r>
      <w:r w:rsidRPr="007D5D75">
        <w:rPr>
          <w:rFonts w:eastAsia="TimesNewRomanPSMT"/>
          <w:color w:val="000000" w:themeColor="text1"/>
          <w:sz w:val="22"/>
          <w:szCs w:val="22"/>
        </w:rPr>
        <w:fldChar w:fldCharType="end"/>
      </w:r>
      <w:r w:rsidRPr="007D5D75">
        <w:rPr>
          <w:rFonts w:eastAsia="TimesNewRomanPSMT"/>
          <w:color w:val="000000" w:themeColor="text1"/>
          <w:sz w:val="22"/>
          <w:szCs w:val="22"/>
        </w:rPr>
        <w:t xml:space="preserve"> dan </w:t>
      </w:r>
      <w:r w:rsidRPr="007D5D75">
        <w:rPr>
          <w:rFonts w:eastAsia="TimesNewRomanPSMT"/>
          <w:color w:val="000000" w:themeColor="text1"/>
          <w:sz w:val="22"/>
          <w:szCs w:val="22"/>
        </w:rPr>
        <w:fldChar w:fldCharType="begin" w:fldLock="1"/>
      </w:r>
      <w:r w:rsidRPr="007D5D75">
        <w:rPr>
          <w:rFonts w:eastAsia="TimesNewRomanPSMT"/>
          <w:color w:val="000000" w:themeColor="text1"/>
          <w:sz w:val="22"/>
          <w:szCs w:val="22"/>
        </w:rPr>
        <w:instrText>ADDIN CSL_CITATION {"citationItems":[{"id":"ITEM-1","itemData":{"DOI":"10.15408/aj.v7i1.5168","ISSN":"1979-0058","abstract":"Pada dasarnya penelitian ini mengkaji upaya peningkatan produksi padi melalui efisiensi teknis usahatani di Jawa Barat sebagai sentra produksi padi. Secara khusus tujuan operasionalnya yaitu : (1) Menentukan fungsi produksi stochastic frontier dan menganalisis faktor-faktornya, (2) Menentukan fungsi inefisiensi stochastic frontier dan menganalisis faktor-faktornya. Data yang digunakan adalah data PATANAS 2010 di Provinsi Jawa Barat. Pemilihan desa berdasarkan sebaran jumlah tipe desa sawah irigasi berbasis padi (tipe desa 1) menurut provinsi di Jawa Barat; Desa Tugu Kabupaten Indramayu, Desa Simpar Kabupaten Subang, dan Desa Sindang Sari Kabupaten Karawang dengan total 160 observasi. Penelitian ini menggunakan model produksi frontier parametric stokastik yang dirancang untuk mengatasi masalah error pada frontier parametric deterministik. Model disebut stokastik karena output yang diamati dibatasi oleh variabel stokastik (ß xi + vi). Adapun hasil dari penelitian ini Implikasinya adalah jika pemerintah hendak meningkatkan produksi padi, maka variabel lahan lah yang seharusnya menjadi perhatian utama dengan potensi lahan di Indonesia cukup besar terutama lahan kering. Selain lahan, variable bibit dan pupuk KCL  juga  signifikan  berpengaruh terhadap produksi. Masih kurangnya penggunaan kedua input ini dikarenakan harganya yang mahal. Selama ini subsidi lebih kepada pupuk urea sehingga implikasinya pemerintah perlu mendukung pengadaan benih dan pupuk KCL dengan harga yang terjangkau.  Rata-rata efisiensi teknis usahatani padi di Jawa Barat lebih dari 70% yaitu 74.22%  yang berarti kondisi usahatani padi di Jawa Barat telah efisien. Petani paling efisien memiliki nilai efisiensi teknis 96.34% dan yang paling rendah 40.125%. Variabel yang signifikan mempengaruhi inefisiensi yaitu mutu benih, intensitas penanaman padi (IP) dan musim.","author":[{"dropping-particle":"","family":"Tinaprilla","given":"Netti","non-dropping-particle":"","parse-names":false,"suffix":""},{"dropping-particle":"","family":"Kusnadi","given":"N.","non-dropping-particle":"","parse-names":false,"suffix":""},{"dropping-particle":"","family":"Sanim","given":"B.","non-dropping-particle":"","parse-names":false,"suffix":""},{"dropping-particle":"","family":"Hakim","given":"D. B.","non-dropping-particle":"","parse-names":false,"suffix":""}],"container-title":"Agribusiness Journal","id":"ITEM-1","issue":"1","issued":{"date-parts":[["2013"]]},"page":"15-34","title":"Analisis Efisiensi Teknis Usahatani Padi Di Jawa Barat Indonesia","type":"article-journal","volume":"7"},"uris":["http://www.mendeley.com/documents/?uuid=bc3254a1-93f1-4d8e-96b6-2e2c51f013f6"]}],"mendeley":{"formattedCitation":"(Tinaprilla, Kusnadi, Sanim, &amp; Hakim, 2013)","manualFormatting":"(Tinaprilla et al (2013)","plainTextFormattedCitation":"(Tinaprilla, Kusnadi, Sanim, &amp; Hakim, 2013)","previouslyFormattedCitation":"(Tinaprilla, Kusnadi, Sanim, &amp; Hakim, 2013)"},"properties":{"noteIndex":0},"schema":"https://github.com/citation-style-language/schema/raw/master/csl-citation.json"}</w:instrText>
      </w:r>
      <w:r w:rsidRPr="007D5D75">
        <w:rPr>
          <w:rFonts w:eastAsia="TimesNewRomanPSMT"/>
          <w:color w:val="000000" w:themeColor="text1"/>
          <w:sz w:val="22"/>
          <w:szCs w:val="22"/>
        </w:rPr>
        <w:fldChar w:fldCharType="separate"/>
      </w:r>
      <w:r w:rsidRPr="007D5D75">
        <w:rPr>
          <w:rFonts w:eastAsia="TimesNewRomanPSMT"/>
          <w:color w:val="000000" w:themeColor="text1"/>
          <w:sz w:val="22"/>
          <w:szCs w:val="22"/>
        </w:rPr>
        <w:t>(Tinaprilla et al (2013)</w:t>
      </w:r>
      <w:r w:rsidRPr="007D5D75">
        <w:rPr>
          <w:rFonts w:eastAsia="TimesNewRomanPSMT"/>
          <w:color w:val="000000" w:themeColor="text1"/>
          <w:sz w:val="22"/>
          <w:szCs w:val="22"/>
        </w:rPr>
        <w:fldChar w:fldCharType="end"/>
      </w:r>
      <w:r w:rsidRPr="007D5D75">
        <w:rPr>
          <w:rFonts w:eastAsia="TimesNewRomanPSMT"/>
          <w:color w:val="000000" w:themeColor="text1"/>
          <w:sz w:val="22"/>
          <w:szCs w:val="22"/>
        </w:rPr>
        <w:t xml:space="preserve">. </w:t>
      </w:r>
      <w:r w:rsidRPr="007D5D75">
        <w:rPr>
          <w:color w:val="000000" w:themeColor="text1"/>
          <w:sz w:val="22"/>
          <w:szCs w:val="22"/>
          <w:lang w:eastAsia="id-ID"/>
        </w:rPr>
        <w:t>Hal ini juga ditunjukkan pada nilai LR sebesar 5.09 adalah lebih besar dari nilai pada tabel kodde dan palm sebesar  2,71 menunjukan model sudah baik.</w:t>
      </w:r>
    </w:p>
    <w:p w:rsidR="007D5D75" w:rsidRPr="007D5D75" w:rsidRDefault="007D5D75" w:rsidP="007D5D75">
      <w:pPr>
        <w:ind w:firstLine="567"/>
        <w:jc w:val="both"/>
        <w:rPr>
          <w:color w:val="000000" w:themeColor="text1"/>
          <w:sz w:val="22"/>
          <w:szCs w:val="22"/>
        </w:rPr>
      </w:pPr>
      <w:r w:rsidRPr="007D5D75">
        <w:rPr>
          <w:color w:val="000000" w:themeColor="text1"/>
          <w:sz w:val="22"/>
          <w:szCs w:val="22"/>
          <w:lang w:eastAsia="id-ID"/>
        </w:rPr>
        <w:t xml:space="preserve">Hasil pendugaan MLE dari tabel 3 dapat diketahui juga bahwa variabel luas lahan,  jumlah benih, pupuk organik cair, dan tenaga kerja berpengaruh signifikan terhadap produksi padi organik di Desa Sumberngepoh.Sedangkan variabel yang tidak signifikan yaitu variabel pupuk organik padat dan pestisida nabati. Berikut penjelasan pengaruh dari masing-masing variabel : </w:t>
      </w:r>
    </w:p>
    <w:p w:rsidR="007D5D75" w:rsidRPr="007D5D75" w:rsidRDefault="007D5D75" w:rsidP="007D5D75">
      <w:pPr>
        <w:pStyle w:val="ListParagraph"/>
        <w:numPr>
          <w:ilvl w:val="0"/>
          <w:numId w:val="18"/>
        </w:numPr>
        <w:ind w:left="426" w:hanging="426"/>
        <w:jc w:val="both"/>
        <w:rPr>
          <w:color w:val="000000" w:themeColor="text1"/>
          <w:sz w:val="22"/>
          <w:szCs w:val="22"/>
        </w:rPr>
      </w:pPr>
      <w:r w:rsidRPr="007D5D75">
        <w:rPr>
          <w:color w:val="000000" w:themeColor="text1"/>
          <w:sz w:val="22"/>
          <w:szCs w:val="22"/>
        </w:rPr>
        <w:t xml:space="preserve">Luas lahan (ha).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 xml:space="preserve">Variabel  lahan memiliki nilai koefisien sebesar 0,758 berpengaruh secara nyata dengan taraf kepercayaan sebesar 99% . Nilai koefisien regresi dapat diartikan apabila variabel luas lahan ditambah 1%  dan variabel lain dianggap tetap maka akan meningkatkan produksi padi organik sebanyak 0,758%. Lahan salah satu media tanam yang penting dalam kegiatan pertanian, Luas lahan menentukan besar kecilnya hasil produksi dengan kandungan unsur hara didalam tanah yang mempengaruhi hal tersebut. Hal ini selaras dengan penelitian yang dilakukan </w:t>
      </w:r>
      <w:r w:rsidRPr="007D5D75">
        <w:rPr>
          <w:color w:val="000000" w:themeColor="text1"/>
          <w:sz w:val="22"/>
          <w:szCs w:val="22"/>
        </w:rPr>
        <w:fldChar w:fldCharType="begin" w:fldLock="1"/>
      </w:r>
      <w:r w:rsidRPr="007D5D75">
        <w:rPr>
          <w:color w:val="000000" w:themeColor="text1"/>
          <w:sz w:val="22"/>
          <w:szCs w:val="22"/>
        </w:rPr>
        <w:instrText>ADDIN CSL_CITATION {"citationItems":[{"id":"ITEM-1","itemData":{"author":[{"dropping-particle":"","family":"Saragih","given":"Febrina Lestari","non-dropping-particle":"","parse-names":false,"suffix":""},{"dropping-particle":"","family":"Indah","given":"Pawana Nur","non-dropping-particle":"","parse-names":false,"suffix":""},{"dropping-particle":"","family":"Widayanti","given":"Sri","non-dropping-particle":"","parse-names":false,"suffix":""}],"container-title":"Berkala Ilmiah Sgribisnis Agridevina","id":"ITEM-1","issue":"1","issued":{"date-parts":[["2017"]]},"page":"43-54","title":"Analisis Efisiensi Faktor-Faktor roduksi Usahatani Padi Organik Dengan Padi Anorganik di Desa Sumberngepoh Kecamatan Lawang Kabupaten Malang","type":"article-journal","volume":"6"},"uris":["http://www.mendeley.com/documents/?uuid=8a780a71-ccab-4204-9b94-2c22a5120d80"]}],"mendeley":{"formattedCitation":"(Saragih, Indah, &amp; Widayanti, 2017)","manualFormatting":"Saragih et al (2017)","plainTextFormattedCitation":"(Saragih, Indah, &amp; Widayanti, 2017)","previouslyFormattedCitation":"(Saragih, Indah, &amp; Widayanti, 2017)"},"properties":{"noteIndex":0},"schema":"https://github.com/citation-style-language/schema/raw/master/csl-citation.json"}</w:instrText>
      </w:r>
      <w:r w:rsidRPr="007D5D75">
        <w:rPr>
          <w:color w:val="000000" w:themeColor="text1"/>
          <w:sz w:val="22"/>
          <w:szCs w:val="22"/>
        </w:rPr>
        <w:fldChar w:fldCharType="separate"/>
      </w:r>
      <w:r w:rsidRPr="007D5D75">
        <w:rPr>
          <w:color w:val="000000" w:themeColor="text1"/>
          <w:sz w:val="22"/>
          <w:szCs w:val="22"/>
        </w:rPr>
        <w:t>Saragih et al (2017)</w:t>
      </w:r>
      <w:r w:rsidRPr="007D5D75">
        <w:rPr>
          <w:color w:val="000000" w:themeColor="text1"/>
          <w:sz w:val="22"/>
          <w:szCs w:val="22"/>
        </w:rPr>
        <w:fldChar w:fldCharType="end"/>
      </w:r>
      <w:r w:rsidRPr="007D5D75">
        <w:rPr>
          <w:color w:val="000000" w:themeColor="text1"/>
          <w:sz w:val="22"/>
          <w:szCs w:val="22"/>
        </w:rPr>
        <w:t xml:space="preserve"> bahwa variabel luas lahan berpengaruh secara nyata karena dengan adanya penambahan luas lahan dapat meningkatkan jumlah produksi.</w:t>
      </w:r>
    </w:p>
    <w:p w:rsidR="007D5D75" w:rsidRPr="007D5D75" w:rsidRDefault="007D5D75" w:rsidP="007D5D75">
      <w:pPr>
        <w:pStyle w:val="ListParagraph"/>
        <w:numPr>
          <w:ilvl w:val="0"/>
          <w:numId w:val="18"/>
        </w:numPr>
        <w:ind w:left="426" w:hanging="426"/>
        <w:jc w:val="both"/>
        <w:rPr>
          <w:color w:val="000000" w:themeColor="text1"/>
          <w:sz w:val="22"/>
          <w:szCs w:val="22"/>
        </w:rPr>
      </w:pPr>
      <w:r w:rsidRPr="007D5D75">
        <w:rPr>
          <w:color w:val="000000" w:themeColor="text1"/>
          <w:sz w:val="22"/>
          <w:szCs w:val="22"/>
        </w:rPr>
        <w:t xml:space="preserve">Jumlah benih (kg).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Variabel jumlah benih nyata mempengaruhi produksi padi organik di Desa Sumberngepoh dengan taraf kepercayaan sebesar 99%. dengan koefisien regresi. Artinya apabila ada penambahan  jumlah benih sebesar 1 % dan variabel lain dianggap konstan maka produksi padi organik akan menurun  sebesar 0.221%.</w:t>
      </w:r>
      <w:r w:rsidRPr="007D5D75">
        <w:rPr>
          <w:rStyle w:val="Heading1Char"/>
          <w:rFonts w:ascii="Times New Roman" w:hAnsi="Times New Roman"/>
          <w:color w:val="000000" w:themeColor="text1"/>
          <w:sz w:val="22"/>
          <w:szCs w:val="22"/>
        </w:rPr>
        <w:t xml:space="preserve"> </w:t>
      </w:r>
      <w:r w:rsidRPr="007D5D75">
        <w:rPr>
          <w:rStyle w:val="A1"/>
          <w:color w:val="000000" w:themeColor="text1"/>
          <w:sz w:val="22"/>
          <w:szCs w:val="22"/>
        </w:rPr>
        <w:t xml:space="preserve">Hal ini sesuai pada kondisi di lapangan bahwa benih mempengaruhi produksi suatu usahatani, karena benih sangat menentukan apakah hasil produksi padi bagus atau tidak, serta menentukan besar produktivitasnya. Hal </w:t>
      </w:r>
      <w:r w:rsidRPr="007D5D75">
        <w:rPr>
          <w:color w:val="000000" w:themeColor="text1"/>
          <w:sz w:val="22"/>
          <w:szCs w:val="22"/>
        </w:rPr>
        <w:t xml:space="preserve">tersebut selaras dengan penelitian yang dilakukan </w:t>
      </w:r>
      <w:r w:rsidRPr="007D5D75">
        <w:rPr>
          <w:color w:val="000000" w:themeColor="text1"/>
          <w:sz w:val="22"/>
          <w:szCs w:val="22"/>
        </w:rPr>
        <w:fldChar w:fldCharType="begin" w:fldLock="1"/>
      </w:r>
      <w:r w:rsidRPr="007D5D75">
        <w:rPr>
          <w:color w:val="000000" w:themeColor="text1"/>
          <w:sz w:val="22"/>
          <w:szCs w:val="22"/>
        </w:rPr>
        <w:instrText>ADDIN CSL_CITATION {"citationItems":[{"id":"ITEM-1","itemData":{"DOI":"10.21082/ip.v23n1.2014.p7-18","ISSN":"0852-1743","abstract":"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lt;br /&gt;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author":[{"dropping-particle":"","family":"Gultom","given":"Lamretta","non-dropping-particle":"","parse-names":false,"suffix":""},{"dropping-particle":"","family":"Winandi","given":"Ratna","non-dropping-particle":"","parse-names":false,"suffix":""},{"dropping-particle":"","family":"Jahroh","given":"Siti","non-dropping-particle":"","parse-names":false,"suffix":""}],"container-title":"Informatika Pertanian","id":"ITEM-1","issue":"1","issued":{"date-parts":[["2016"]]},"page":"7","title":"Analisis Efisiensi Teknis Usahatani Padi Semi Organik Di Kecamatan Cigombong, Bogor","type":"article-journal","volume":"23"},"uris":["http://www.mendeley.com/documents/?uuid=a89475e7-e3f5-4dfa-92cd-cf96e7f67ebe"]}],"mendeley":{"formattedCitation":"(Gultom et al., 2016)","manualFormatting":"Gultom et al (2016)","plainTextFormattedCitation":"(Gultom et al., 2016)","previouslyFormattedCitation":"(Gultom et al., 2016)"},"properties":{"noteIndex":0},"schema":"https://github.com/citation-style-language/schema/raw/master/csl-citation.json"}</w:instrText>
      </w:r>
      <w:r w:rsidRPr="007D5D75">
        <w:rPr>
          <w:color w:val="000000" w:themeColor="text1"/>
          <w:sz w:val="22"/>
          <w:szCs w:val="22"/>
        </w:rPr>
        <w:fldChar w:fldCharType="separate"/>
      </w:r>
      <w:r w:rsidRPr="007D5D75">
        <w:rPr>
          <w:color w:val="000000" w:themeColor="text1"/>
          <w:sz w:val="22"/>
          <w:szCs w:val="22"/>
        </w:rPr>
        <w:t>Gultom et al (2016)</w:t>
      </w:r>
      <w:r w:rsidRPr="007D5D75">
        <w:rPr>
          <w:color w:val="000000" w:themeColor="text1"/>
          <w:sz w:val="22"/>
          <w:szCs w:val="22"/>
        </w:rPr>
        <w:fldChar w:fldCharType="end"/>
      </w:r>
      <w:r w:rsidRPr="007D5D75">
        <w:rPr>
          <w:color w:val="000000" w:themeColor="text1"/>
          <w:sz w:val="22"/>
          <w:szCs w:val="22"/>
        </w:rPr>
        <w:t>.</w:t>
      </w:r>
      <w:r w:rsidRPr="007D5D75">
        <w:rPr>
          <w:rStyle w:val="A1"/>
          <w:color w:val="000000" w:themeColor="text1"/>
          <w:sz w:val="22"/>
          <w:szCs w:val="22"/>
        </w:rPr>
        <w:t xml:space="preserve"> Dalam penggunaan benih yang terlalu banyak akan mengurangi hasil produksi karena jarak tanam, banyaknya anakan dalam pertumbuhan, kebutuhan unsur hara didalam tanah terpengaruhi dengan kapasitas benih yang ditanam. Petani menggunakan benih rata-rata sebanyak 47 kg per hektar,sedangkan dalam penelitian </w:t>
      </w:r>
      <w:r w:rsidRPr="007D5D75">
        <w:rPr>
          <w:rStyle w:val="A1"/>
          <w:color w:val="000000" w:themeColor="text1"/>
          <w:sz w:val="22"/>
          <w:szCs w:val="22"/>
        </w:rPr>
        <w:fldChar w:fldCharType="begin" w:fldLock="1"/>
      </w:r>
      <w:r w:rsidRPr="007D5D75">
        <w:rPr>
          <w:rStyle w:val="A1"/>
          <w:color w:val="000000" w:themeColor="text1"/>
          <w:sz w:val="22"/>
          <w:szCs w:val="22"/>
        </w:rPr>
        <w:instrText>ADDIN CSL_CITATION {"citationItems":[{"id":"ITEM-1","itemData":{"author":[{"dropping-particle":"","family":"Akbar","given":"K","non-dropping-particle":"","parse-names":false,"suffix":""},{"dropping-particle":"","family":"Budiraharjo","given":"","non-dropping-particle":"","parse-names":false,"suffix":""},{"dropping-particle":"","family":"Mukson","given":"","non-dropping-particle":"","parse-names":false,"suffix":""}],"container-title":"Agrisocionomics: Jurnal Sosial Ekonomi Pertanian","id":"ITEM-1","issue":"2","issued":{"date-parts":[["2017"]]},"page":"99-111","title":"Analisis Faktor-Faktor Yang Mempengaruhi Produktivitas Padi di Kecamatan Kesesi, Kabupaten Pekalongan","type":"article-journal","volume":"1"},"uris":["http://www.mendeley.com/documents/?uuid=89c94b9d-42e4-455c-a888-f70e2d19c6fd"]}],"mendeley":{"formattedCitation":"(Akbar, Budiraharjo, &amp; Mukson, 2017)","manualFormatting":"Akbar dkk (2017)","plainTextFormattedCitation":"(Akbar, Budiraharjo, &amp; Mukson, 2017)","previouslyFormattedCitation":"(Akbar, Budiraharjo, &amp; Mukson, 2017)"},"properties":{"noteIndex":0},"schema":"https://github.com/citation-style-language/schema/raw/master/csl-citation.json"}</w:instrText>
      </w:r>
      <w:r w:rsidRPr="007D5D75">
        <w:rPr>
          <w:rStyle w:val="A1"/>
          <w:color w:val="000000" w:themeColor="text1"/>
          <w:sz w:val="22"/>
          <w:szCs w:val="22"/>
        </w:rPr>
        <w:fldChar w:fldCharType="separate"/>
      </w:r>
      <w:r w:rsidRPr="007D5D75">
        <w:rPr>
          <w:rStyle w:val="A1"/>
          <w:color w:val="000000" w:themeColor="text1"/>
          <w:sz w:val="22"/>
          <w:szCs w:val="22"/>
        </w:rPr>
        <w:t>Akbar dkk (2017)</w:t>
      </w:r>
      <w:r w:rsidRPr="007D5D75">
        <w:rPr>
          <w:rStyle w:val="A1"/>
          <w:color w:val="000000" w:themeColor="text1"/>
          <w:sz w:val="22"/>
          <w:szCs w:val="22"/>
        </w:rPr>
        <w:fldChar w:fldCharType="end"/>
      </w:r>
      <w:r w:rsidRPr="007D5D75">
        <w:rPr>
          <w:rStyle w:val="A1"/>
          <w:color w:val="000000" w:themeColor="text1"/>
          <w:sz w:val="22"/>
          <w:szCs w:val="22"/>
        </w:rPr>
        <w:t xml:space="preserve"> menyatakan bahwa lahan satu hektar membutuhkan benih kisaran 20-25 kg.Hal tersebut terjadi disebabkan pada umumnya petani mempraktikan teknik tanam 5 kg benih padi untuk setiap 1 iring sawah (1 iring= 1/6 Ha).</w:t>
      </w:r>
    </w:p>
    <w:p w:rsidR="007D5D75" w:rsidRPr="007D5D75" w:rsidRDefault="007D5D75" w:rsidP="007D5D75">
      <w:pPr>
        <w:pStyle w:val="ListParagraph"/>
        <w:numPr>
          <w:ilvl w:val="0"/>
          <w:numId w:val="18"/>
        </w:numPr>
        <w:ind w:left="426" w:hanging="426"/>
        <w:jc w:val="both"/>
        <w:rPr>
          <w:color w:val="000000" w:themeColor="text1"/>
          <w:sz w:val="22"/>
          <w:szCs w:val="22"/>
        </w:rPr>
      </w:pPr>
      <w:r w:rsidRPr="007D5D75">
        <w:rPr>
          <w:color w:val="000000" w:themeColor="text1"/>
          <w:sz w:val="22"/>
          <w:szCs w:val="22"/>
        </w:rPr>
        <w:t xml:space="preserve">Tenaga kerja (HOK).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 xml:space="preserve">Tenaga kerja berpengaruh signifikan dalam kegiatan produksi padi organik di Desa Sumberngepoh dengan taraf kepercayaan sebesar 95% dengan nilai koefisien sebesar 0.377. Artinya apabila ada penambahan jumlah tenaga kerja sebesar 1% maka produksi padi organik akan meningkat sebesar 0.377% dengan ketentuan variabel lain nilainya tetap. </w:t>
      </w:r>
      <w:r w:rsidRPr="007D5D75">
        <w:rPr>
          <w:rStyle w:val="A1"/>
          <w:color w:val="000000" w:themeColor="text1"/>
          <w:sz w:val="22"/>
          <w:szCs w:val="22"/>
        </w:rPr>
        <w:t xml:space="preserve">Hasil ini sesuai kondisi di lapangan yang menunjukkan bahwa keberhasilan dalam usahatani tidak terlepas dari peran serta tenaga kerja. Pada setiap tahap kegiatan usahatani mulai dari tahap perencanaan hingga pemasaran adanya peran dari tenaga kerja (tenaga kerja dalam keluarga dan tenaga kerja luar keluarga). Dalam melakukan kegiatan usahatani tenaga kerja yang terlalu banyak dapat membuat tenaga kerja cenderung tidak aktif dan apabila tenaga kerja yang sedikit akan membuat tenaga kerja cenderung kewalahan dalam proses usahatani. Hal ini sama dengan penelitian </w:t>
      </w:r>
      <w:r w:rsidRPr="007D5D75">
        <w:fldChar w:fldCharType="begin" w:fldLock="1"/>
      </w:r>
      <w:r w:rsidRPr="007D5D75">
        <w:rPr>
          <w:sz w:val="22"/>
          <w:szCs w:val="22"/>
        </w:rPr>
        <w:instrText>ADDIN CSL_CITATION {"citationItems":[{"id":"ITEM-1","itemData":{"DOI":"10.5897/AJAR2013.7753","ISSN":"1991-637X","abstract":"The ability of maize farmers in Ghana to increase yield levels and attain sustainable production depends on efficient farm practices, hence technical efficiency. This study applied the stochastic frontier methodology to examine the technical efficiency of maize production for the 2011/2012 cropping season. Multi-stage sampling procedure was used to obtain 360 maize households for the study. The determinants of maize output in northern Ghana were farm size, seed, fertilizer and weedicides. The mean technical efficiency estimate was 74% with minimum and maximum values of 12 and 98%, respectively. Agricultural mechanization, experience and gender statistically influenced technical efficiency. The Agricultural Mechanization Services Enterprise Centres programme of the Ministry of Food and Agriculture should be scaled-up to increase access to farm tractor for agricultural mechanization services in order to increase farmers’ production efficiency. Similarly, maize production could improve if younger farmers learn from the accumulated knowledge of experienced farmers. Policies which would stress gender equality as regards access to economic resources, education, information and decision-making would help develop self-confidence in women.","author":[{"dropping-particle":"","family":"Abdulai","given":"Shamsudeen","non-dropping-particle":"","parse-names":false,"suffix":""},{"dropping-particle":"","family":"Nkegbe","given":"Paul K","non-dropping-particle":"","parse-names":false,"suffix":""},{"dropping-particle":"","family":"Donkoh","given":"Samuel A","non-dropping-particle":"","parse-names":false,"suffix":""}],"container-title":"African Journal of Agricultural Research","id":"ITEM-1","issue":"43","issued":{"date-parts":[["2013"]]},"page":"5251-5259","title":"Technical Efficiency of Maize Production in Northern Ghana","type":"article-journal","volume":"8"},"uris":["http://www.mendeley.com/documents/?uuid=ff79320e-6b8c-4770-af41-15fb3e07fe6e"]}],"mendeley":{"formattedCitation":"(Abdulai, Nkegbe, &amp; Donkoh, 2013)","manualFormatting":"Abdulai et al (2013)","plainTextFormattedCitation":"(Abdulai, Nkegbe, &amp; Donkoh, 2013)","previouslyFormattedCitation":"(Abdulai, Nkegbe, &amp; Donkoh, 2013)"},"properties":{"noteIndex":0},"schema":"https://github.com/citation-style-language/schema/raw/master/csl-citation.json"}</w:instrText>
      </w:r>
      <w:r w:rsidRPr="007D5D75">
        <w:fldChar w:fldCharType="separate"/>
      </w:r>
      <w:r w:rsidRPr="007D5D75">
        <w:rPr>
          <w:sz w:val="22"/>
          <w:szCs w:val="22"/>
        </w:rPr>
        <w:t>Abdulai et al (2013</w:t>
      </w:r>
      <w:r w:rsidRPr="007D5D75">
        <w:rPr>
          <w:rStyle w:val="A1"/>
          <w:color w:val="000000" w:themeColor="text1"/>
          <w:sz w:val="22"/>
          <w:szCs w:val="22"/>
        </w:rPr>
        <w:t>)</w:t>
      </w:r>
      <w:r w:rsidRPr="007D5D75">
        <w:rPr>
          <w:rStyle w:val="A1"/>
          <w:color w:val="000000" w:themeColor="text1"/>
          <w:sz w:val="22"/>
          <w:szCs w:val="22"/>
        </w:rPr>
        <w:fldChar w:fldCharType="end"/>
      </w:r>
      <w:r w:rsidRPr="007D5D75">
        <w:rPr>
          <w:rStyle w:val="A1"/>
          <w:color w:val="000000" w:themeColor="text1"/>
          <w:sz w:val="22"/>
          <w:szCs w:val="22"/>
        </w:rPr>
        <w:t xml:space="preserve"> bahwa tenaga kerja berpengaruh signifikan terhadap meningkatnya produksi padi di Ghana. Dalam penelitian </w:t>
      </w:r>
      <w:r w:rsidRPr="007D5D75">
        <w:rPr>
          <w:rStyle w:val="A1"/>
          <w:color w:val="000000" w:themeColor="text1"/>
          <w:sz w:val="22"/>
          <w:szCs w:val="22"/>
        </w:rPr>
        <w:fldChar w:fldCharType="begin" w:fldLock="1"/>
      </w:r>
      <w:r w:rsidRPr="007D5D75">
        <w:rPr>
          <w:rStyle w:val="A1"/>
          <w:color w:val="000000" w:themeColor="text1"/>
          <w:sz w:val="22"/>
          <w:szCs w:val="22"/>
        </w:rPr>
        <w:instrText>ADDIN CSL_CITATION {"citationItems":[{"id":"ITEM-1","itemData":{"DOI":"10.21082/jae.v28n1.2010.1-19","ISSN":"0216-9053","author":[{"dropping-particle":"","family":"Prayoga","given":"Adi","non-dropping-particle":"","parse-names":false,"suffix":""}],"container-title":"Jurnal Agro Ekonomi","id":"ITEM-1","issue":"1","issued":{"date-parts":[["2010"]]},"page":"1-19","title":"Produktivitas dan Efisiensi Teknis Usahatani Padi Organik Lahan Sawah","type":"article-journal","volume":"28"},"uris":["http://www.mendeley.com/documents/?uuid=126118e5-0762-4354-b420-fbbf3fe160c1"]}],"mendeley":{"formattedCitation":"(Prayoga, 2010)","manualFormatting":"Prayoga (2010)","plainTextFormattedCitation":"(Prayoga, 2010)","previouslyFormattedCitation":"(Prayoga, 2010)"},"properties":{"noteIndex":0},"schema":"https://github.com/citation-style-language/schema/raw/master/csl-citation.json"}</w:instrText>
      </w:r>
      <w:r w:rsidRPr="007D5D75">
        <w:rPr>
          <w:rStyle w:val="A1"/>
          <w:color w:val="000000" w:themeColor="text1"/>
          <w:sz w:val="22"/>
          <w:szCs w:val="22"/>
        </w:rPr>
        <w:fldChar w:fldCharType="separate"/>
      </w:r>
      <w:r w:rsidRPr="007D5D75">
        <w:rPr>
          <w:rStyle w:val="A1"/>
          <w:color w:val="000000" w:themeColor="text1"/>
          <w:sz w:val="22"/>
          <w:szCs w:val="22"/>
        </w:rPr>
        <w:t>Prayoga (2010)</w:t>
      </w:r>
      <w:r w:rsidRPr="007D5D75">
        <w:rPr>
          <w:rStyle w:val="A1"/>
          <w:color w:val="000000" w:themeColor="text1"/>
          <w:sz w:val="22"/>
          <w:szCs w:val="22"/>
        </w:rPr>
        <w:fldChar w:fldCharType="end"/>
      </w:r>
      <w:r w:rsidRPr="007D5D75">
        <w:rPr>
          <w:rStyle w:val="A1"/>
          <w:color w:val="000000" w:themeColor="text1"/>
          <w:sz w:val="22"/>
          <w:szCs w:val="22"/>
        </w:rPr>
        <w:t xml:space="preserve"> variabel tenaga kerja signifikan berpengaruh terhadap produksi, dikarenakan pengaruh dalam </w:t>
      </w:r>
      <w:r w:rsidRPr="007D5D75">
        <w:rPr>
          <w:sz w:val="22"/>
          <w:szCs w:val="22"/>
        </w:rPr>
        <w:t>tingkat efisiensi teknis yang dicapai petani dapat berdasarkan tingkat kemampuan dalam menggunakan teknologi. Perbedaan dalam pengaplikasian  teknologi disebabkan oleh tingkat kemampuan dalam pengetahuan terkait  teknologi, juga disebabkan oleh keahlian dan pengetahuan petani untuk mengunakan input produksi. Jumlah anggota keluarga yang usia produktif berperan dalam hal penggunaan input tenaga kerja.</w:t>
      </w:r>
    </w:p>
    <w:p w:rsidR="007D5D75" w:rsidRPr="007D5D75" w:rsidRDefault="007D5D75" w:rsidP="007D5D75">
      <w:pPr>
        <w:pStyle w:val="ListParagraph"/>
        <w:numPr>
          <w:ilvl w:val="0"/>
          <w:numId w:val="18"/>
        </w:numPr>
        <w:ind w:left="426" w:hanging="426"/>
        <w:jc w:val="both"/>
        <w:rPr>
          <w:color w:val="000000" w:themeColor="text1"/>
          <w:sz w:val="22"/>
          <w:szCs w:val="22"/>
        </w:rPr>
      </w:pPr>
      <w:r w:rsidRPr="007D5D75">
        <w:rPr>
          <w:color w:val="000000" w:themeColor="text1"/>
          <w:sz w:val="22"/>
          <w:szCs w:val="22"/>
        </w:rPr>
        <w:t xml:space="preserve">Pupuk organik padat (kg).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 xml:space="preserve">Pupuk organik padat tidak berpengaruh terhadap produksi padi organik di Desa Sumberngepoh. Hal ini selaras dengan penelitian </w:t>
      </w:r>
      <w:r w:rsidRPr="007D5D75">
        <w:rPr>
          <w:color w:val="000000" w:themeColor="text1"/>
          <w:sz w:val="22"/>
          <w:szCs w:val="22"/>
        </w:rPr>
        <w:fldChar w:fldCharType="begin" w:fldLock="1"/>
      </w:r>
      <w:r w:rsidRPr="007D5D75">
        <w:rPr>
          <w:color w:val="000000" w:themeColor="text1"/>
          <w:sz w:val="22"/>
          <w:szCs w:val="22"/>
        </w:rPr>
        <w:instrText>ADDIN CSL_CITATION {"citationItems":[{"id":"ITEM-1","itemData":{"DOI":"10.24831/jai.v43i1.9582","ISSN":"2085-2916","author":[{"dropping-particle":"","family":"Siwanto","given":"Totong","non-dropping-particle":"","parse-names":false,"suffix":""},{"dropping-particle":"","family":"Sugiyanta","given":"","non-dropping-particle":"","parse-names":false,"suffix":""},{"dropping-particle":"","family":"Melati","given":"Maya","non-dropping-particle":"","parse-names":false,"suffix":""}],"container-title":"Jurnal Agronomi Indonesia (Indonesian Journal of Agronomy)","id":"ITEM-1","issue":"1","issued":{"date-parts":[["2015"]]},"page":"8-14","title":"Peran Pupuk Organik dalam Peningkatan Efisiensi Pupuk Anorganik pada Padi Sawah (Oryza sativa L.)","type":"article-journal","volume":"43"},"uris":["http://www.mendeley.com/documents/?uuid=8e279e0a-8935-46e0-be91-61766a96e7f3"]}],"mendeley":{"formattedCitation":"(Siwanto, Sugiyanta, &amp; Melati, 2015)","manualFormatting":"(Siwanto et al (2015)","plainTextFormattedCitation":"(Siwanto, Sugiyanta, &amp; Melati, 2015)","previouslyFormattedCitation":"(Siwanto, Sugiyanta, &amp; Melati, 2015)"},"properties":{"noteIndex":0},"schema":"https://github.com/citation-style-language/schema/raw/master/csl-citation.json"}</w:instrText>
      </w:r>
      <w:r w:rsidRPr="007D5D75">
        <w:rPr>
          <w:color w:val="000000" w:themeColor="text1"/>
          <w:sz w:val="22"/>
          <w:szCs w:val="22"/>
        </w:rPr>
        <w:fldChar w:fldCharType="separate"/>
      </w:r>
      <w:r w:rsidRPr="007D5D75">
        <w:rPr>
          <w:color w:val="000000" w:themeColor="text1"/>
          <w:sz w:val="22"/>
          <w:szCs w:val="22"/>
        </w:rPr>
        <w:t>(Siwanto et al (2015)</w:t>
      </w:r>
      <w:r w:rsidRPr="007D5D75">
        <w:rPr>
          <w:color w:val="000000" w:themeColor="text1"/>
          <w:sz w:val="22"/>
          <w:szCs w:val="22"/>
        </w:rPr>
        <w:fldChar w:fldCharType="end"/>
      </w:r>
      <w:r w:rsidRPr="007D5D75">
        <w:rPr>
          <w:color w:val="000000" w:themeColor="text1"/>
          <w:sz w:val="22"/>
          <w:szCs w:val="22"/>
        </w:rPr>
        <w:t xml:space="preserve">  bahwa pupuk organik tidak berpengaruh secara nyata pada pertumbuhan padi karena kemungkinan kandungan hara pada pupuk organik rendah dan pupuk organik lambat dalam penyediaan hara yag dibutuhkan tanaman karena harus melalui proses mineralisasi terlebih dahulu. Terkait penggunaan pupuk organik ini untuk membantu budidaya padi organik yang selaras dengan tujuan para petani agar menghasilkan produk yang bebas dari bahan kimia walau dampak penggunaannya tidak terlihat cepat seperti penggunaan pupuk anorganik. </w:t>
      </w:r>
    </w:p>
    <w:p w:rsidR="007D5D75" w:rsidRPr="007D5D75" w:rsidRDefault="007D5D75" w:rsidP="007D5D75">
      <w:pPr>
        <w:pStyle w:val="ListParagraph"/>
        <w:numPr>
          <w:ilvl w:val="0"/>
          <w:numId w:val="18"/>
        </w:numPr>
        <w:ind w:left="426" w:hanging="426"/>
        <w:jc w:val="both"/>
        <w:rPr>
          <w:color w:val="000000" w:themeColor="text1"/>
          <w:sz w:val="22"/>
          <w:szCs w:val="22"/>
        </w:rPr>
      </w:pPr>
      <w:r w:rsidRPr="007D5D75">
        <w:rPr>
          <w:color w:val="000000" w:themeColor="text1"/>
          <w:sz w:val="22"/>
          <w:szCs w:val="22"/>
        </w:rPr>
        <w:t xml:space="preserve">Pupuk organik cair (Liter).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 xml:space="preserve">Variabel pupuk organik cair berpengaruh signifikan dengan nilai koefisien sebesar </w:t>
      </w:r>
      <w:r w:rsidRPr="007D5D75">
        <w:rPr>
          <w:color w:val="000000" w:themeColor="text1"/>
          <w:sz w:val="22"/>
          <w:szCs w:val="22"/>
          <w:lang w:eastAsia="id-ID"/>
        </w:rPr>
        <w:t>0.223</w:t>
      </w:r>
      <w:r w:rsidRPr="007D5D75">
        <w:rPr>
          <w:color w:val="000000" w:themeColor="text1"/>
          <w:sz w:val="22"/>
          <w:szCs w:val="22"/>
        </w:rPr>
        <w:t>. Hal ini dapat diartikan bahwa dengan penambahan pupuk organik cair sebesar 1% akan meningkatkan hasil produksi sebesar 0,223%.Hal ini dapat disebabkan akibat perlakuan petani yang sesuai dengan cara pemakain yang tepat serta dosis yang tepat. Pupuk organik cair dengan benuk yang berupa cairan lebih cepat teresap oleh tanaman dan berbeda dengan pupuk organik padat yang lambat dalam penyediaan unsur hara dalam proses mineralisasi.</w:t>
      </w:r>
    </w:p>
    <w:p w:rsidR="007D5D75" w:rsidRPr="007D5D75" w:rsidRDefault="007D5D75" w:rsidP="007D5D75">
      <w:pPr>
        <w:pStyle w:val="ListParagraph"/>
        <w:numPr>
          <w:ilvl w:val="0"/>
          <w:numId w:val="18"/>
        </w:numPr>
        <w:ind w:left="426" w:hanging="426"/>
        <w:jc w:val="both"/>
        <w:rPr>
          <w:color w:val="000000" w:themeColor="text1"/>
          <w:sz w:val="22"/>
          <w:szCs w:val="22"/>
        </w:rPr>
      </w:pPr>
      <w:r w:rsidRPr="007D5D75">
        <w:rPr>
          <w:color w:val="000000" w:themeColor="text1"/>
          <w:sz w:val="22"/>
          <w:szCs w:val="22"/>
        </w:rPr>
        <w:t xml:space="preserve">Pestisida nabati (Liter).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Variabel pestisida nabati tidak berpengaruh nyata secara signifikan dalam produksi usahatani padi organik di Desa Sumberngepoh. Pestisida nabati untuk melindungi tanaman dari hama serangga dengan kandungan pertisida non kimia, ulasan dari petani di daerah penelitian. Sehingga peneliti menduga dengan penggunaan pestisida nabati sangat kecil pengaruhnya terhadap produksi padi secara teknis. Meskipun tanaman sudah disemprot dengan pestisida nabati serangga ataupun hama masih dapat merusak tanaman. Pestisida yang bersifat organik ini ramah dengan lingkungan,pestisida ini tidak membunuh hama melainkan supaya hama atau serangga menghindari tanaman.</w:t>
      </w:r>
    </w:p>
    <w:p w:rsidR="007D5D75" w:rsidRPr="007D5D75" w:rsidRDefault="007D5D75" w:rsidP="007D5D75">
      <w:pPr>
        <w:pStyle w:val="Heading2"/>
        <w:spacing w:before="120" w:after="0"/>
        <w:jc w:val="both"/>
        <w:rPr>
          <w:rFonts w:ascii="Times New Roman" w:hAnsi="Times New Roman"/>
          <w:i w:val="0"/>
          <w:color w:val="000000" w:themeColor="text1"/>
          <w:sz w:val="22"/>
          <w:szCs w:val="22"/>
        </w:rPr>
      </w:pPr>
      <w:bookmarkStart w:id="35" w:name="_Toc40856959"/>
      <w:bookmarkStart w:id="36" w:name="_Toc40857138"/>
      <w:bookmarkStart w:id="37" w:name="_Toc40857270"/>
      <w:bookmarkStart w:id="38" w:name="_Toc40857487"/>
      <w:bookmarkStart w:id="39" w:name="_Toc40857537"/>
      <w:bookmarkStart w:id="40" w:name="_Toc40857815"/>
      <w:bookmarkStart w:id="41" w:name="_Toc40859445"/>
      <w:r w:rsidRPr="007D5D75">
        <w:rPr>
          <w:rFonts w:ascii="Times New Roman" w:hAnsi="Times New Roman"/>
          <w:i w:val="0"/>
          <w:color w:val="000000" w:themeColor="text1"/>
          <w:sz w:val="22"/>
          <w:szCs w:val="22"/>
        </w:rPr>
        <w:t>Tingkat Efisiensi Teknis Pada Usahatani Padi Organik Di Desa Sumberngepoh</w:t>
      </w:r>
      <w:bookmarkEnd w:id="35"/>
      <w:bookmarkEnd w:id="36"/>
      <w:bookmarkEnd w:id="37"/>
      <w:bookmarkEnd w:id="38"/>
      <w:bookmarkEnd w:id="39"/>
      <w:bookmarkEnd w:id="40"/>
      <w:bookmarkEnd w:id="41"/>
    </w:p>
    <w:p w:rsidR="007D5D75" w:rsidRPr="007D5D75" w:rsidRDefault="007D5D75" w:rsidP="007D5D75">
      <w:pPr>
        <w:ind w:firstLine="567"/>
        <w:jc w:val="both"/>
        <w:rPr>
          <w:color w:val="000000" w:themeColor="text1"/>
          <w:sz w:val="22"/>
          <w:szCs w:val="22"/>
        </w:rPr>
      </w:pPr>
      <w:r w:rsidRPr="007D5D75">
        <w:rPr>
          <w:color w:val="000000" w:themeColor="text1"/>
          <w:sz w:val="22"/>
          <w:szCs w:val="22"/>
        </w:rPr>
        <w:t xml:space="preserve">Tingkat efisiensi teknis usahatani padi organik dilakukan dengan tujuan untuk mengetahui dugaan tingkat efisiensi tertinggi dan terendah serta  tingkat efisiensi rata-rata yang dicapai petani padi organik di Desa Sumberngepoh. Uasahatani dikatakan efisien secara teknis jika tingkat efisien bernilai </w:t>
      </w:r>
      <m:oMath>
        <m:r>
          <w:rPr>
            <w:rFonts w:ascii="Cambria Math" w:hAnsi="Cambria Math"/>
            <w:color w:val="000000" w:themeColor="text1"/>
            <w:sz w:val="22"/>
            <w:szCs w:val="22"/>
          </w:rPr>
          <m:t>≤</m:t>
        </m:r>
      </m:oMath>
      <w:r w:rsidRPr="007D5D75">
        <w:rPr>
          <w:rFonts w:eastAsiaTheme="minorEastAsia"/>
          <w:color w:val="000000" w:themeColor="text1"/>
          <w:sz w:val="22"/>
          <w:szCs w:val="22"/>
        </w:rPr>
        <w:t xml:space="preserve"> 0,7 </w:t>
      </w:r>
      <w:r w:rsidRPr="007D5D75">
        <w:rPr>
          <w:rFonts w:eastAsiaTheme="minorEastAsia"/>
          <w:color w:val="000000" w:themeColor="text1"/>
          <w:sz w:val="22"/>
          <w:szCs w:val="22"/>
        </w:rPr>
        <w:fldChar w:fldCharType="begin" w:fldLock="1"/>
      </w:r>
      <w:r w:rsidRPr="007D5D75">
        <w:rPr>
          <w:rFonts w:eastAsiaTheme="minorEastAsia"/>
          <w:color w:val="000000" w:themeColor="text1"/>
          <w:sz w:val="22"/>
          <w:szCs w:val="22"/>
        </w:rPr>
        <w:instrText>ADDIN CSL_CITATION {"citationItems":[{"id":"ITEM-1","itemData":{"DOI":"10.21082/ip.v23n1.2014.p7-18","ISSN":"0852-1743","abstract":"Pengembangan padi semi organik di Kecamatan Cigombong cukup berprospek. Namun, produktivitas padi semi organik di Kecamatan Cigombong masih tergolong rendah karena inefisiensi dalam penggunaan input atau faktor-faktor produksi. Tujuan penelitian ini adalah 1) menganalisis faktor-faktor yang mempengaruhi produksi usahatani padi semi organik di Kecamatan Cigombong; 2) menganalisis efisiensi teknis usahatani padi semi organik di Kecamatan Cigombong; dan 3) menganalisis tingkat pendapatan yang diperoleh dalam usahatani padi semi organik di Kecamatan Cigombong. Metode penelitian menggunakan fungsi produksi stochastic frontier dengan metode Maximum Likelihood Estimation (MLE). Penelitian dilakukan di Kecamapatan Cigombong pada Bulan Januari 2013 hingga Desember 2013. Pengambilan sampel dilakukan secara purposive. Data yang digunakan dalam penelitian merupakan jenis data cross section dan diperoleh melalui wawancara langsung kepada petani sampel.&lt;br /&gt;Hasil penelitian menunjukkan bahwa variabel luas lahan (X1), benih (X2), kompos (X3), urea (X4). dan tenaga kerja (X5) berpengaruh nyata terhadap produksi dengan nilai koefisien positif. Variabel luas lahan, kompos, dan urea berpengaruh nyata terhadap produksi padi semi organik pada tingkat kepercayaan 95%, benih berpengaruh nyata pada tingkat kepercayaan 90%, dan tenaga kerja berpengaruh nyata pada tingkat kepercayaan 85%. Hasil penelitian juga menunjukkan bahwa usahatani padi semi organik yang dilakukan oleh petani responden di Kecamatan Cigombong tergolong efisien secara teknis (nilai mean efisiensinya sebesar 0,78). Status kepemilikan lahan merupakan sumber inefesiensi teknis yang berpengaruh nyata meningkatkan efisiensi teknis. Selain itu, usahatani padi semi organik di Kecamatan Cigombong tergolong menguntungkan (keuntungan Rp 3.233.498,09) dan layak diusahakan (nilai R/C ratio atas biaya tunai sebesar 1,42 dan nilai R/C ratio atas biaya total sebesar 1,24).","author":[{"dropping-particle":"","family":"Gultom","given":"Lamretta","non-dropping-particle":"","parse-names":false,"suffix":""},{"dropping-particle":"","family":"Winandi","given":"Ratna","non-dropping-particle":"","parse-names":false,"suffix":""},{"dropping-particle":"","family":"Jahroh","given":"Siti","non-dropping-particle":"","parse-names":false,"suffix":""}],"container-title":"Informatika Pertanian","id":"ITEM-1","issue":"1","issued":{"date-parts":[["2016"]]},"page":"7","title":"Analisis Efisiensi Teknis Usahatani Padi Semi Organik Di Kecamatan Cigombong, Bogor","type":"article-journal","volume":"23"},"uris":["http://www.mendeley.com/documents/?uuid=a89475e7-e3f5-4dfa-92cd-cf96e7f67ebe"]}],"mendeley":{"formattedCitation":"(Gultom et al., 2016)","manualFormatting":"(Gultom et al,2016)","plainTextFormattedCitation":"(Gultom et al., 2016)","previouslyFormattedCitation":"(Gultom et al., 2016)"},"properties":{"noteIndex":0},"schema":"https://github.com/citation-style-language/schema/raw/master/csl-citation.json"}</w:instrText>
      </w:r>
      <w:r w:rsidRPr="007D5D75">
        <w:rPr>
          <w:rFonts w:eastAsiaTheme="minorEastAsia"/>
          <w:color w:val="000000" w:themeColor="text1"/>
          <w:sz w:val="22"/>
          <w:szCs w:val="22"/>
        </w:rPr>
        <w:fldChar w:fldCharType="separate"/>
      </w:r>
      <w:r w:rsidRPr="007D5D75">
        <w:rPr>
          <w:rFonts w:eastAsiaTheme="minorEastAsia"/>
          <w:color w:val="000000" w:themeColor="text1"/>
          <w:sz w:val="22"/>
          <w:szCs w:val="22"/>
        </w:rPr>
        <w:t>(Gultom et al,2016)</w:t>
      </w:r>
      <w:r w:rsidRPr="007D5D75">
        <w:rPr>
          <w:rFonts w:eastAsiaTheme="minorEastAsia"/>
          <w:color w:val="000000" w:themeColor="text1"/>
          <w:sz w:val="22"/>
          <w:szCs w:val="22"/>
        </w:rPr>
        <w:fldChar w:fldCharType="end"/>
      </w:r>
      <w:r w:rsidRPr="007D5D75">
        <w:rPr>
          <w:rFonts w:eastAsiaTheme="minorEastAsia"/>
          <w:color w:val="000000" w:themeColor="text1"/>
          <w:sz w:val="22"/>
          <w:szCs w:val="22"/>
        </w:rPr>
        <w:t xml:space="preserve">. </w:t>
      </w:r>
      <w:r w:rsidRPr="007D5D75">
        <w:rPr>
          <w:color w:val="000000" w:themeColor="text1"/>
          <w:sz w:val="22"/>
          <w:szCs w:val="22"/>
        </w:rPr>
        <w:t>Tingkat efisiensi yang dicapai oleh petani padi organik didaerah penelitian dapat dilihat pada tabel berikut :</w:t>
      </w:r>
    </w:p>
    <w:p w:rsidR="007D5D75" w:rsidRPr="007D5D75" w:rsidRDefault="007D5D75" w:rsidP="007D5D75">
      <w:pPr>
        <w:pStyle w:val="Caption"/>
        <w:keepNext/>
        <w:spacing w:before="120" w:after="0" w:line="240" w:lineRule="auto"/>
        <w:jc w:val="center"/>
        <w:rPr>
          <w:rFonts w:cs="Times New Roman"/>
          <w:sz w:val="22"/>
          <w:szCs w:val="22"/>
        </w:rPr>
      </w:pPr>
      <w:bookmarkStart w:id="42" w:name="_Toc40867715"/>
      <w:r w:rsidRPr="007D5D75">
        <w:rPr>
          <w:rFonts w:cs="Times New Roman"/>
          <w:sz w:val="22"/>
          <w:szCs w:val="22"/>
        </w:rPr>
        <w:t xml:space="preserve">Tabel </w:t>
      </w:r>
      <w:r w:rsidRPr="007D5D75">
        <w:rPr>
          <w:rFonts w:cs="Times New Roman"/>
          <w:sz w:val="22"/>
          <w:szCs w:val="22"/>
        </w:rPr>
        <w:fldChar w:fldCharType="begin"/>
      </w:r>
      <w:r w:rsidRPr="007D5D75">
        <w:rPr>
          <w:rFonts w:cs="Times New Roman"/>
          <w:sz w:val="22"/>
          <w:szCs w:val="22"/>
        </w:rPr>
        <w:instrText xml:space="preserve"> SEQ Tabel \* ARABIC </w:instrText>
      </w:r>
      <w:r w:rsidRPr="007D5D75">
        <w:rPr>
          <w:rFonts w:cs="Times New Roman"/>
          <w:sz w:val="22"/>
          <w:szCs w:val="22"/>
        </w:rPr>
        <w:fldChar w:fldCharType="separate"/>
      </w:r>
      <w:r w:rsidR="006B4FDB">
        <w:rPr>
          <w:rFonts w:cs="Times New Roman"/>
          <w:sz w:val="22"/>
          <w:szCs w:val="22"/>
        </w:rPr>
        <w:t>4</w:t>
      </w:r>
      <w:r w:rsidRPr="007D5D75">
        <w:rPr>
          <w:rFonts w:cs="Times New Roman"/>
          <w:sz w:val="22"/>
          <w:szCs w:val="22"/>
        </w:rPr>
        <w:fldChar w:fldCharType="end"/>
      </w:r>
    </w:p>
    <w:p w:rsidR="007D5D75" w:rsidRPr="007D5D75" w:rsidRDefault="007D5D75" w:rsidP="007D5D75">
      <w:pPr>
        <w:pStyle w:val="Caption"/>
        <w:keepNext/>
        <w:spacing w:after="0" w:line="240" w:lineRule="auto"/>
        <w:jc w:val="center"/>
        <w:rPr>
          <w:rFonts w:cs="Times New Roman"/>
          <w:sz w:val="22"/>
          <w:szCs w:val="22"/>
        </w:rPr>
      </w:pPr>
      <w:r w:rsidRPr="007D5D75">
        <w:rPr>
          <w:rFonts w:cs="Times New Roman"/>
          <w:sz w:val="22"/>
          <w:szCs w:val="22"/>
        </w:rPr>
        <w:t>Sebaran Efisiensi Teknis Usahatani Padi Organik di Desa Sumberngepoh</w:t>
      </w:r>
      <w:bookmarkEnd w:id="42"/>
    </w:p>
    <w:tbl>
      <w:tblPr>
        <w:tblW w:w="8358" w:type="dxa"/>
        <w:tblInd w:w="93" w:type="dxa"/>
        <w:tblLook w:val="04A0" w:firstRow="1" w:lastRow="0" w:firstColumn="1" w:lastColumn="0" w:noHBand="0" w:noVBand="1"/>
      </w:tblPr>
      <w:tblGrid>
        <w:gridCol w:w="2786"/>
        <w:gridCol w:w="2786"/>
        <w:gridCol w:w="2786"/>
      </w:tblGrid>
      <w:tr w:rsidR="007D5D75" w:rsidRPr="007D5D75" w:rsidTr="007D5D75">
        <w:trPr>
          <w:trHeight w:val="274"/>
        </w:trPr>
        <w:tc>
          <w:tcPr>
            <w:tcW w:w="2786"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Tingkat Efisiensi</w:t>
            </w:r>
          </w:p>
        </w:tc>
        <w:tc>
          <w:tcPr>
            <w:tcW w:w="2786"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Jumlah Petani</w:t>
            </w:r>
          </w:p>
        </w:tc>
        <w:tc>
          <w:tcPr>
            <w:tcW w:w="2786"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Persentase (%)</w:t>
            </w:r>
          </w:p>
        </w:tc>
      </w:tr>
      <w:tr w:rsidR="007D5D75" w:rsidRPr="007D5D75" w:rsidTr="007D5D75">
        <w:trPr>
          <w:trHeight w:val="274"/>
        </w:trPr>
        <w:tc>
          <w:tcPr>
            <w:tcW w:w="278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lt; 0,7</w:t>
            </w:r>
          </w:p>
        </w:tc>
        <w:tc>
          <w:tcPr>
            <w:tcW w:w="278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5</w:t>
            </w:r>
          </w:p>
        </w:tc>
        <w:tc>
          <w:tcPr>
            <w:tcW w:w="278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2.5</w:t>
            </w:r>
          </w:p>
        </w:tc>
      </w:tr>
      <w:tr w:rsidR="007D5D75" w:rsidRPr="007D5D75" w:rsidTr="007D5D75">
        <w:trPr>
          <w:trHeight w:val="274"/>
        </w:trPr>
        <w:tc>
          <w:tcPr>
            <w:tcW w:w="278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 0,7</w:t>
            </w:r>
          </w:p>
        </w:tc>
        <w:tc>
          <w:tcPr>
            <w:tcW w:w="278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35</w:t>
            </w:r>
          </w:p>
        </w:tc>
        <w:tc>
          <w:tcPr>
            <w:tcW w:w="278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87.5</w:t>
            </w:r>
          </w:p>
        </w:tc>
      </w:tr>
      <w:tr w:rsidR="007D5D75" w:rsidRPr="007D5D75" w:rsidTr="007D5D75">
        <w:trPr>
          <w:trHeight w:val="274"/>
        </w:trPr>
        <w:tc>
          <w:tcPr>
            <w:tcW w:w="2786"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Jumlah</w:t>
            </w:r>
          </w:p>
        </w:tc>
        <w:tc>
          <w:tcPr>
            <w:tcW w:w="2786"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40</w:t>
            </w:r>
          </w:p>
        </w:tc>
        <w:tc>
          <w:tcPr>
            <w:tcW w:w="2786" w:type="dxa"/>
            <w:tcBorders>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00</w:t>
            </w:r>
          </w:p>
        </w:tc>
      </w:tr>
      <w:tr w:rsidR="007D5D75" w:rsidRPr="007D5D75" w:rsidTr="007D5D75">
        <w:trPr>
          <w:trHeight w:val="274"/>
        </w:trPr>
        <w:tc>
          <w:tcPr>
            <w:tcW w:w="278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Rata-Rata</w:t>
            </w:r>
          </w:p>
        </w:tc>
        <w:tc>
          <w:tcPr>
            <w:tcW w:w="278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846</w:t>
            </w:r>
          </w:p>
        </w:tc>
        <w:tc>
          <w:tcPr>
            <w:tcW w:w="278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p>
        </w:tc>
      </w:tr>
      <w:tr w:rsidR="007D5D75" w:rsidRPr="007D5D75" w:rsidTr="007D5D75">
        <w:trPr>
          <w:trHeight w:val="274"/>
        </w:trPr>
        <w:tc>
          <w:tcPr>
            <w:tcW w:w="278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Max</w:t>
            </w:r>
          </w:p>
        </w:tc>
        <w:tc>
          <w:tcPr>
            <w:tcW w:w="278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960</w:t>
            </w:r>
          </w:p>
        </w:tc>
        <w:tc>
          <w:tcPr>
            <w:tcW w:w="278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p>
        </w:tc>
      </w:tr>
      <w:tr w:rsidR="007D5D75" w:rsidRPr="007D5D75" w:rsidTr="007D5D75">
        <w:trPr>
          <w:trHeight w:val="274"/>
        </w:trPr>
        <w:tc>
          <w:tcPr>
            <w:tcW w:w="2786"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Min</w:t>
            </w:r>
          </w:p>
        </w:tc>
        <w:tc>
          <w:tcPr>
            <w:tcW w:w="2786"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660</w:t>
            </w:r>
          </w:p>
        </w:tc>
        <w:tc>
          <w:tcPr>
            <w:tcW w:w="2786" w:type="dxa"/>
            <w:tcBorders>
              <w:top w:val="nil"/>
              <w:bottom w:val="single" w:sz="4" w:space="0" w:color="auto"/>
            </w:tcBorders>
            <w:shd w:val="clear" w:color="auto" w:fill="auto"/>
            <w:noWrap/>
            <w:vAlign w:val="bottom"/>
            <w:hideMark/>
          </w:tcPr>
          <w:p w:rsidR="007D5D75" w:rsidRPr="007D5D75" w:rsidRDefault="007D5D75" w:rsidP="007D5D75">
            <w:pPr>
              <w:keepNext/>
              <w:jc w:val="both"/>
              <w:rPr>
                <w:color w:val="000000" w:themeColor="text1"/>
                <w:sz w:val="22"/>
                <w:szCs w:val="22"/>
                <w:lang w:eastAsia="id-ID"/>
              </w:rPr>
            </w:pPr>
          </w:p>
        </w:tc>
      </w:tr>
    </w:tbl>
    <w:p w:rsidR="007D5D75" w:rsidRPr="007D5D75" w:rsidRDefault="007D5D75" w:rsidP="007D5D75">
      <w:pPr>
        <w:jc w:val="both"/>
        <w:rPr>
          <w:i/>
          <w:color w:val="000000" w:themeColor="text1"/>
          <w:sz w:val="22"/>
          <w:szCs w:val="22"/>
        </w:rPr>
      </w:pPr>
      <w:r w:rsidRPr="007D5D75">
        <w:rPr>
          <w:i/>
          <w:color w:val="000000" w:themeColor="text1"/>
          <w:sz w:val="22"/>
          <w:szCs w:val="22"/>
        </w:rPr>
        <w:t>sumber : Data Primer diolah,2019</w:t>
      </w:r>
    </w:p>
    <w:p w:rsidR="007D5D75" w:rsidRPr="007D5D75" w:rsidRDefault="007D5D75" w:rsidP="007D5D75">
      <w:pPr>
        <w:spacing w:before="120"/>
        <w:ind w:firstLine="567"/>
        <w:jc w:val="both"/>
        <w:rPr>
          <w:color w:val="000000" w:themeColor="text1"/>
          <w:sz w:val="22"/>
          <w:szCs w:val="22"/>
        </w:rPr>
      </w:pPr>
      <w:r w:rsidRPr="007D5D75">
        <w:rPr>
          <w:color w:val="000000" w:themeColor="text1"/>
          <w:sz w:val="22"/>
          <w:szCs w:val="22"/>
        </w:rPr>
        <w:t xml:space="preserve">Tabel 4 menunjukkan bahwa petani padi organik yang belum efisiensi secara teknis yaitu </w:t>
      </w:r>
      <w:r w:rsidRPr="007D5D75">
        <w:rPr>
          <w:rFonts w:eastAsiaTheme="minorEastAsia"/>
          <w:color w:val="000000" w:themeColor="text1"/>
          <w:sz w:val="22"/>
          <w:szCs w:val="22"/>
        </w:rPr>
        <w:t>sebanyak 5 orang petani dari total responden</w:t>
      </w:r>
      <w:r w:rsidRPr="007D5D75">
        <w:rPr>
          <w:color w:val="000000" w:themeColor="text1"/>
          <w:sz w:val="22"/>
          <w:szCs w:val="22"/>
        </w:rPr>
        <w:t xml:space="preserve"> atau </w:t>
      </w:r>
      <w:r w:rsidRPr="007D5D75">
        <w:rPr>
          <w:rFonts w:eastAsiaTheme="minorEastAsia"/>
          <w:color w:val="000000" w:themeColor="text1"/>
          <w:sz w:val="22"/>
          <w:szCs w:val="22"/>
        </w:rPr>
        <w:t xml:space="preserve">sebesar 12,5%. Sedangkan </w:t>
      </w:r>
      <w:r w:rsidRPr="007D5D75">
        <w:rPr>
          <w:color w:val="000000" w:themeColor="text1"/>
          <w:sz w:val="22"/>
          <w:szCs w:val="22"/>
        </w:rPr>
        <w:t>Petani padi organik sebanyak 35 orang petani atau  sebesar 87.5% sudah efisiensi secara teknis. Nilai rata-rata tingkat efisiensi teknis petani sebesar 0,846 dengan nilai tertinggi sebesar 0,96 dan nilai terendah sebesar 0,66. Tingkat efisiensi yang berbeda pada masing-masing petani bahwa adanya perbedaan dalam penggunaan inputdalam kegiatan usahatani pada setiap petani.</w:t>
      </w:r>
      <w:r>
        <w:rPr>
          <w:color w:val="000000" w:themeColor="text1"/>
          <w:sz w:val="22"/>
          <w:szCs w:val="22"/>
        </w:rPr>
        <w:t xml:space="preserve"> </w:t>
      </w:r>
      <w:r w:rsidRPr="007D5D75">
        <w:rPr>
          <w:color w:val="000000" w:themeColor="text1"/>
          <w:sz w:val="22"/>
          <w:szCs w:val="22"/>
        </w:rPr>
        <w:t xml:space="preserve">Selain dari itu perbedaan tingkat efisiensi teknis diduga disebabkan juga oleh beberapa faktor lain seperti tingkat umur petani, pengalaman usahatani, pendidikan formal,pendidikan non formal, dan tanggungan jumlah keluarga. Hal tersebut selaras dengan penelitian </w:t>
      </w:r>
      <w:r w:rsidRPr="007D5D75">
        <w:rPr>
          <w:color w:val="000000" w:themeColor="text1"/>
          <w:sz w:val="22"/>
          <w:szCs w:val="22"/>
        </w:rPr>
        <w:fldChar w:fldCharType="begin" w:fldLock="1"/>
      </w:r>
      <w:r w:rsidRPr="007D5D75">
        <w:rPr>
          <w:color w:val="000000" w:themeColor="text1"/>
          <w:sz w:val="22"/>
          <w:szCs w:val="22"/>
        </w:rPr>
        <w:instrText>ADDIN CSL_CITATION {"citationItems":[{"id":"ITEM-1","itemData":{"DOI":"10.32938/ag.v1i01.23","ISSN":"2502-1710","author":[{"dropping-particle":"","family":"Kune","given":"Simon Juan","non-dropping-particle":"","parse-names":false,"suffix":""},{"dropping-particle":"","family":"Muhaimin","given":"A Wahib","non-dropping-particle":"","parse-names":false,"suffix":""},{"dropping-particle":"","family":"Setiawan","given":"Budi","non-dropping-particle":"","parse-names":false,"suffix":""}],"container-title":"Agrimor","id":"ITEM-1","issue":"01","issued":{"date-parts":[["2016"]]},"page":"3-6","title":"Analisis Efisiensi Teknis dan Alokatif Usahatani Jagung (Studi Kasus di Desa Bitefa Kecamatan Miomafo Timur Kabupaten Timor Tengah Utara)","type":"article-journal","volume":"1"},"uris":["http://www.mendeley.com/documents/?uuid=76cbd439-9618-4104-bb84-f4f92667c7f1"]}],"mendeley":{"formattedCitation":"(Kune, Muhaimin, &amp; Setiawan, 2016)","manualFormatting":"Kune (2016)","plainTextFormattedCitation":"(Kune, Muhaimin, &amp; Setiawan, 2016)","previouslyFormattedCitation":"(Kune, Muhaimin, &amp; Setiawan, 2016)"},"properties":{"noteIndex":0},"schema":"https://github.com/citation-style-language/schema/raw/master/csl-citation.json"}</w:instrText>
      </w:r>
      <w:r w:rsidRPr="007D5D75">
        <w:rPr>
          <w:color w:val="000000" w:themeColor="text1"/>
          <w:sz w:val="22"/>
          <w:szCs w:val="22"/>
        </w:rPr>
        <w:fldChar w:fldCharType="separate"/>
      </w:r>
      <w:r w:rsidRPr="007D5D75">
        <w:rPr>
          <w:color w:val="000000" w:themeColor="text1"/>
          <w:sz w:val="22"/>
          <w:szCs w:val="22"/>
        </w:rPr>
        <w:t>Kune (2016)</w:t>
      </w:r>
      <w:r w:rsidRPr="007D5D75">
        <w:rPr>
          <w:color w:val="000000" w:themeColor="text1"/>
          <w:sz w:val="22"/>
          <w:szCs w:val="22"/>
        </w:rPr>
        <w:fldChar w:fldCharType="end"/>
      </w:r>
      <w:r w:rsidRPr="007D5D75">
        <w:rPr>
          <w:color w:val="000000" w:themeColor="text1"/>
          <w:sz w:val="22"/>
          <w:szCs w:val="22"/>
        </w:rPr>
        <w:t xml:space="preserve"> yang juga menyatakan bahwa tingkat efisiensi teknisnya masih jauh mendekati satu sehingga daerah penelitian harus meningkatkan nilai efisiensi secara teknis atau produksi aktual.</w:t>
      </w:r>
    </w:p>
    <w:p w:rsidR="007D5D75" w:rsidRPr="007D5D75" w:rsidRDefault="007D5D75" w:rsidP="007D5D75">
      <w:pPr>
        <w:pStyle w:val="Heading2"/>
        <w:spacing w:before="120" w:after="0"/>
        <w:jc w:val="both"/>
        <w:rPr>
          <w:rFonts w:ascii="Times New Roman" w:hAnsi="Times New Roman"/>
          <w:i w:val="0"/>
          <w:color w:val="000000" w:themeColor="text1"/>
          <w:sz w:val="22"/>
          <w:szCs w:val="22"/>
        </w:rPr>
      </w:pPr>
      <w:bookmarkStart w:id="43" w:name="_Toc40856960"/>
      <w:bookmarkStart w:id="44" w:name="_Toc40857139"/>
      <w:bookmarkStart w:id="45" w:name="_Toc40857271"/>
      <w:bookmarkStart w:id="46" w:name="_Toc40857488"/>
      <w:bookmarkStart w:id="47" w:name="_Toc40857538"/>
      <w:bookmarkStart w:id="48" w:name="_Toc40857816"/>
      <w:bookmarkStart w:id="49" w:name="_Toc40859446"/>
      <w:r w:rsidRPr="007D5D75">
        <w:rPr>
          <w:rFonts w:ascii="Times New Roman" w:hAnsi="Times New Roman"/>
          <w:i w:val="0"/>
          <w:color w:val="000000" w:themeColor="text1"/>
          <w:sz w:val="22"/>
          <w:szCs w:val="22"/>
        </w:rPr>
        <w:t>Faktor- Faktor Yang Mempengaruhi Inefisiensi Teknis Usahatani Padi Organik Di Desa Sumberngepoh</w:t>
      </w:r>
      <w:bookmarkEnd w:id="43"/>
      <w:bookmarkEnd w:id="44"/>
      <w:bookmarkEnd w:id="45"/>
      <w:bookmarkEnd w:id="46"/>
      <w:bookmarkEnd w:id="47"/>
      <w:bookmarkEnd w:id="48"/>
      <w:bookmarkEnd w:id="49"/>
    </w:p>
    <w:p w:rsidR="007D5D75" w:rsidRPr="007D5D75" w:rsidRDefault="007D5D75" w:rsidP="007D5D75">
      <w:pPr>
        <w:ind w:firstLine="567"/>
        <w:jc w:val="both"/>
        <w:rPr>
          <w:color w:val="000000" w:themeColor="text1"/>
          <w:sz w:val="22"/>
          <w:szCs w:val="22"/>
        </w:rPr>
      </w:pPr>
      <w:r w:rsidRPr="007D5D75">
        <w:rPr>
          <w:color w:val="000000" w:themeColor="text1"/>
          <w:sz w:val="22"/>
          <w:szCs w:val="22"/>
        </w:rPr>
        <w:t>Dalam penelitian ini, faktor yang yang dimasukan sebagai variabel yaitu umur petani, tingkat pendidikan petani, frekuensi mengikuti penyuluhan, dan lama berusahatani. Hasil pendugaan inefisiensi teknis pada usahatani padi organik diDesa Sumberngepoh dapat dilihat pada tabel 5.</w:t>
      </w:r>
    </w:p>
    <w:p w:rsidR="007D5D75" w:rsidRPr="007D5D75" w:rsidRDefault="007D5D75" w:rsidP="007D5D75">
      <w:pPr>
        <w:pStyle w:val="Caption"/>
        <w:keepNext/>
        <w:spacing w:before="120" w:after="0" w:line="240" w:lineRule="auto"/>
        <w:jc w:val="center"/>
        <w:rPr>
          <w:rFonts w:cs="Times New Roman"/>
          <w:sz w:val="22"/>
          <w:szCs w:val="22"/>
        </w:rPr>
      </w:pPr>
      <w:bookmarkStart w:id="50" w:name="_Toc40867716"/>
      <w:r w:rsidRPr="007D5D75">
        <w:rPr>
          <w:rFonts w:cs="Times New Roman"/>
          <w:sz w:val="22"/>
          <w:szCs w:val="22"/>
        </w:rPr>
        <w:t xml:space="preserve">Tabel </w:t>
      </w:r>
      <w:r w:rsidRPr="007D5D75">
        <w:rPr>
          <w:rFonts w:cs="Times New Roman"/>
          <w:sz w:val="22"/>
          <w:szCs w:val="22"/>
        </w:rPr>
        <w:fldChar w:fldCharType="begin"/>
      </w:r>
      <w:r w:rsidRPr="007D5D75">
        <w:rPr>
          <w:rFonts w:cs="Times New Roman"/>
          <w:sz w:val="22"/>
          <w:szCs w:val="22"/>
        </w:rPr>
        <w:instrText xml:space="preserve"> SEQ Tabel \* ARABIC </w:instrText>
      </w:r>
      <w:r w:rsidRPr="007D5D75">
        <w:rPr>
          <w:rFonts w:cs="Times New Roman"/>
          <w:sz w:val="22"/>
          <w:szCs w:val="22"/>
        </w:rPr>
        <w:fldChar w:fldCharType="separate"/>
      </w:r>
      <w:r w:rsidR="006B4FDB">
        <w:rPr>
          <w:rFonts w:cs="Times New Roman"/>
          <w:sz w:val="22"/>
          <w:szCs w:val="22"/>
        </w:rPr>
        <w:t>5</w:t>
      </w:r>
      <w:r w:rsidRPr="007D5D75">
        <w:rPr>
          <w:rFonts w:cs="Times New Roman"/>
          <w:sz w:val="22"/>
          <w:szCs w:val="22"/>
        </w:rPr>
        <w:fldChar w:fldCharType="end"/>
      </w:r>
    </w:p>
    <w:p w:rsidR="007D5D75" w:rsidRPr="007D5D75" w:rsidRDefault="007D5D75" w:rsidP="007D5D75">
      <w:pPr>
        <w:pStyle w:val="Caption"/>
        <w:keepNext/>
        <w:spacing w:after="0" w:line="240" w:lineRule="auto"/>
        <w:jc w:val="center"/>
        <w:rPr>
          <w:rFonts w:cs="Times New Roman"/>
          <w:sz w:val="22"/>
          <w:szCs w:val="22"/>
        </w:rPr>
      </w:pPr>
      <w:r w:rsidRPr="007D5D75">
        <w:rPr>
          <w:rFonts w:cs="Times New Roman"/>
          <w:sz w:val="22"/>
          <w:szCs w:val="22"/>
        </w:rPr>
        <w:t>Hasil Dugaan Inefisiensi Teknis Model Produksi Stochastik Frontier Cobb-Douglas Pada Usahatani Padi Organik di Desa Sumberngepoh</w:t>
      </w:r>
      <w:bookmarkEnd w:id="50"/>
    </w:p>
    <w:tbl>
      <w:tblPr>
        <w:tblW w:w="8389" w:type="dxa"/>
        <w:tblInd w:w="93" w:type="dxa"/>
        <w:tblLook w:val="04A0" w:firstRow="1" w:lastRow="0" w:firstColumn="1" w:lastColumn="0" w:noHBand="0" w:noVBand="1"/>
      </w:tblPr>
      <w:tblGrid>
        <w:gridCol w:w="4311"/>
        <w:gridCol w:w="1513"/>
        <w:gridCol w:w="1446"/>
        <w:gridCol w:w="1119"/>
      </w:tblGrid>
      <w:tr w:rsidR="007D5D75" w:rsidRPr="007D5D75" w:rsidTr="007D5D75">
        <w:trPr>
          <w:trHeight w:val="251"/>
        </w:trPr>
        <w:tc>
          <w:tcPr>
            <w:tcW w:w="4311" w:type="dxa"/>
            <w:vMerge w:val="restart"/>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Variabel</w:t>
            </w:r>
          </w:p>
        </w:tc>
        <w:tc>
          <w:tcPr>
            <w:tcW w:w="4078" w:type="dxa"/>
            <w:gridSpan w:val="3"/>
            <w:tcBorders>
              <w:top w:val="single" w:sz="4" w:space="0" w:color="auto"/>
              <w:left w:val="nil"/>
              <w:bottom w:val="single" w:sz="4" w:space="0" w:color="auto"/>
            </w:tcBorders>
            <w:shd w:val="clear" w:color="auto" w:fill="auto"/>
            <w:noWrap/>
            <w:vAlign w:val="center"/>
            <w:hideMark/>
          </w:tcPr>
          <w:p w:rsidR="007D5D75" w:rsidRPr="007D5D75" w:rsidRDefault="007D5D75" w:rsidP="007D5D75">
            <w:pPr>
              <w:jc w:val="both"/>
              <w:rPr>
                <w:i/>
                <w:iCs/>
                <w:color w:val="000000" w:themeColor="text1"/>
                <w:sz w:val="22"/>
                <w:szCs w:val="22"/>
                <w:lang w:eastAsia="id-ID"/>
              </w:rPr>
            </w:pPr>
            <w:r w:rsidRPr="007D5D75">
              <w:rPr>
                <w:i/>
                <w:iCs/>
                <w:color w:val="000000" w:themeColor="text1"/>
                <w:sz w:val="22"/>
                <w:szCs w:val="22"/>
                <w:lang w:eastAsia="id-ID"/>
              </w:rPr>
              <w:t>Final Maximum Likelihood Estimated (MLE)</w:t>
            </w:r>
          </w:p>
        </w:tc>
      </w:tr>
      <w:tr w:rsidR="007D5D75" w:rsidRPr="007D5D75" w:rsidTr="007D5D75">
        <w:trPr>
          <w:trHeight w:val="251"/>
        </w:trPr>
        <w:tc>
          <w:tcPr>
            <w:tcW w:w="4311" w:type="dxa"/>
            <w:vMerge/>
            <w:tcBorders>
              <w:top w:val="single" w:sz="4" w:space="0" w:color="auto"/>
              <w:bottom w:val="single" w:sz="4" w:space="0" w:color="auto"/>
            </w:tcBorders>
            <w:vAlign w:val="center"/>
            <w:hideMark/>
          </w:tcPr>
          <w:p w:rsidR="007D5D75" w:rsidRPr="007D5D75" w:rsidRDefault="007D5D75" w:rsidP="007D5D75">
            <w:pPr>
              <w:jc w:val="both"/>
              <w:rPr>
                <w:color w:val="000000" w:themeColor="text1"/>
                <w:sz w:val="22"/>
                <w:szCs w:val="22"/>
                <w:lang w:eastAsia="id-ID"/>
              </w:rPr>
            </w:pPr>
          </w:p>
        </w:tc>
        <w:tc>
          <w:tcPr>
            <w:tcW w:w="1513" w:type="dxa"/>
            <w:tcBorders>
              <w:top w:val="single" w:sz="4" w:space="0" w:color="auto"/>
              <w:left w:val="nil"/>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Koefisien</w:t>
            </w:r>
          </w:p>
        </w:tc>
        <w:tc>
          <w:tcPr>
            <w:tcW w:w="1446"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SD.Error</w:t>
            </w:r>
          </w:p>
        </w:tc>
        <w:tc>
          <w:tcPr>
            <w:tcW w:w="1119"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T-Ratio</w:t>
            </w:r>
          </w:p>
        </w:tc>
      </w:tr>
      <w:tr w:rsidR="007D5D75" w:rsidRPr="007D5D75" w:rsidTr="007D5D75">
        <w:trPr>
          <w:trHeight w:val="251"/>
        </w:trPr>
        <w:tc>
          <w:tcPr>
            <w:tcW w:w="4311" w:type="dxa"/>
            <w:tcBorders>
              <w:top w:val="single" w:sz="4" w:space="0" w:color="auto"/>
            </w:tcBorders>
            <w:shd w:val="clear" w:color="auto" w:fill="auto"/>
            <w:noWrap/>
            <w:vAlign w:val="center"/>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Konstanta</w:t>
            </w:r>
          </w:p>
        </w:tc>
        <w:tc>
          <w:tcPr>
            <w:tcW w:w="1513"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2.761</w:t>
            </w:r>
          </w:p>
        </w:tc>
        <w:tc>
          <w:tcPr>
            <w:tcW w:w="144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2.132</w:t>
            </w:r>
          </w:p>
        </w:tc>
        <w:tc>
          <w:tcPr>
            <w:tcW w:w="1119"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2947</w:t>
            </w:r>
          </w:p>
        </w:tc>
      </w:tr>
      <w:tr w:rsidR="007D5D75" w:rsidRPr="007D5D75" w:rsidTr="007D5D75">
        <w:trPr>
          <w:trHeight w:val="251"/>
        </w:trPr>
        <w:tc>
          <w:tcPr>
            <w:tcW w:w="4311"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Umur (X1)</w:t>
            </w:r>
          </w:p>
        </w:tc>
        <w:tc>
          <w:tcPr>
            <w:tcW w:w="1513"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481</w:t>
            </w:r>
          </w:p>
        </w:tc>
        <w:tc>
          <w:tcPr>
            <w:tcW w:w="144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513</w:t>
            </w:r>
          </w:p>
        </w:tc>
        <w:tc>
          <w:tcPr>
            <w:tcW w:w="1119"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9383</w:t>
            </w:r>
          </w:p>
        </w:tc>
      </w:tr>
      <w:tr w:rsidR="007D5D75" w:rsidRPr="007D5D75" w:rsidTr="007D5D75">
        <w:trPr>
          <w:trHeight w:val="251"/>
        </w:trPr>
        <w:tc>
          <w:tcPr>
            <w:tcW w:w="4311"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Pendidikan (X2)</w:t>
            </w:r>
          </w:p>
        </w:tc>
        <w:tc>
          <w:tcPr>
            <w:tcW w:w="1513"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144</w:t>
            </w:r>
          </w:p>
        </w:tc>
        <w:tc>
          <w:tcPr>
            <w:tcW w:w="144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105</w:t>
            </w:r>
          </w:p>
        </w:tc>
        <w:tc>
          <w:tcPr>
            <w:tcW w:w="1119"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3708</w:t>
            </w:r>
          </w:p>
        </w:tc>
      </w:tr>
      <w:tr w:rsidR="007D5D75" w:rsidRPr="007D5D75" w:rsidTr="007D5D75">
        <w:trPr>
          <w:trHeight w:val="251"/>
        </w:trPr>
        <w:tc>
          <w:tcPr>
            <w:tcW w:w="4311"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Frekuensi Ikut Penyuluhan (X3)</w:t>
            </w:r>
          </w:p>
        </w:tc>
        <w:tc>
          <w:tcPr>
            <w:tcW w:w="1513"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283</w:t>
            </w:r>
          </w:p>
        </w:tc>
        <w:tc>
          <w:tcPr>
            <w:tcW w:w="144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324</w:t>
            </w:r>
          </w:p>
        </w:tc>
        <w:tc>
          <w:tcPr>
            <w:tcW w:w="1119"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8725</w:t>
            </w:r>
          </w:p>
        </w:tc>
      </w:tr>
      <w:tr w:rsidR="007D5D75" w:rsidRPr="007D5D75" w:rsidTr="007D5D75">
        <w:trPr>
          <w:trHeight w:val="251"/>
        </w:trPr>
        <w:tc>
          <w:tcPr>
            <w:tcW w:w="4311"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Lama Berusahatani (X4)</w:t>
            </w:r>
          </w:p>
        </w:tc>
        <w:tc>
          <w:tcPr>
            <w:tcW w:w="1513"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22</w:t>
            </w:r>
          </w:p>
        </w:tc>
        <w:tc>
          <w:tcPr>
            <w:tcW w:w="1446"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155</w:t>
            </w:r>
          </w:p>
        </w:tc>
        <w:tc>
          <w:tcPr>
            <w:tcW w:w="1119"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1463</w:t>
            </w:r>
          </w:p>
        </w:tc>
      </w:tr>
      <w:tr w:rsidR="007D5D75" w:rsidRPr="007D5D75" w:rsidTr="007D5D75">
        <w:trPr>
          <w:trHeight w:val="251"/>
        </w:trPr>
        <w:tc>
          <w:tcPr>
            <w:tcW w:w="4311" w:type="dxa"/>
            <w:tcBorders>
              <w:top w:val="single" w:sz="4" w:space="0" w:color="auto"/>
            </w:tcBorders>
            <w:shd w:val="clear" w:color="auto" w:fill="auto"/>
            <w:noWrap/>
            <w:vAlign w:val="center"/>
            <w:hideMark/>
          </w:tcPr>
          <w:p w:rsidR="007D5D75" w:rsidRPr="007D5D75" w:rsidRDefault="007D5D75" w:rsidP="007D5D75">
            <w:pPr>
              <w:jc w:val="both"/>
              <w:rPr>
                <w:i/>
                <w:color w:val="000000" w:themeColor="text1"/>
                <w:sz w:val="22"/>
                <w:szCs w:val="22"/>
                <w:lang w:eastAsia="id-ID"/>
              </w:rPr>
            </w:pPr>
            <w:r w:rsidRPr="007D5D75">
              <w:rPr>
                <w:i/>
                <w:color w:val="000000" w:themeColor="text1"/>
                <w:sz w:val="22"/>
                <w:szCs w:val="22"/>
                <w:lang w:eastAsia="id-ID"/>
              </w:rPr>
              <w:t>Ɣ (Gamma)</w:t>
            </w:r>
          </w:p>
        </w:tc>
        <w:tc>
          <w:tcPr>
            <w:tcW w:w="1513"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81</w:t>
            </w:r>
          </w:p>
        </w:tc>
        <w:tc>
          <w:tcPr>
            <w:tcW w:w="1446"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2</w:t>
            </w:r>
          </w:p>
        </w:tc>
        <w:tc>
          <w:tcPr>
            <w:tcW w:w="1119" w:type="dxa"/>
            <w:tcBorders>
              <w:top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4.0959</w:t>
            </w:r>
          </w:p>
        </w:tc>
      </w:tr>
      <w:tr w:rsidR="007D5D75" w:rsidRPr="007D5D75" w:rsidTr="007D5D75">
        <w:trPr>
          <w:trHeight w:val="251"/>
        </w:trPr>
        <w:tc>
          <w:tcPr>
            <w:tcW w:w="4311" w:type="dxa"/>
            <w:tcBorders>
              <w:top w:val="nil"/>
            </w:tcBorders>
            <w:shd w:val="clear" w:color="auto" w:fill="auto"/>
            <w:noWrap/>
            <w:vAlign w:val="center"/>
            <w:hideMark/>
          </w:tcPr>
          <w:p w:rsidR="007D5D75" w:rsidRPr="007D5D75" w:rsidRDefault="007D5D75" w:rsidP="007D5D75">
            <w:pPr>
              <w:jc w:val="both"/>
              <w:rPr>
                <w:i/>
                <w:color w:val="000000" w:themeColor="text1"/>
                <w:sz w:val="22"/>
                <w:szCs w:val="22"/>
                <w:lang w:eastAsia="id-ID"/>
              </w:rPr>
            </w:pPr>
            <w:r w:rsidRPr="007D5D75">
              <w:rPr>
                <w:i/>
                <w:color w:val="000000" w:themeColor="text1"/>
                <w:sz w:val="22"/>
                <w:szCs w:val="22"/>
                <w:lang w:eastAsia="id-ID"/>
              </w:rPr>
              <w:t>Σ (Sigma-Squared)</w:t>
            </w:r>
          </w:p>
        </w:tc>
        <w:tc>
          <w:tcPr>
            <w:tcW w:w="1513"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32</w:t>
            </w:r>
          </w:p>
        </w:tc>
        <w:tc>
          <w:tcPr>
            <w:tcW w:w="1446"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0.02</w:t>
            </w:r>
          </w:p>
        </w:tc>
        <w:tc>
          <w:tcPr>
            <w:tcW w:w="1119" w:type="dxa"/>
            <w:tcBorders>
              <w:top w:val="nil"/>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1.5681</w:t>
            </w:r>
          </w:p>
        </w:tc>
      </w:tr>
      <w:tr w:rsidR="007D5D75" w:rsidRPr="007D5D75" w:rsidTr="007D5D75">
        <w:trPr>
          <w:trHeight w:val="251"/>
        </w:trPr>
        <w:tc>
          <w:tcPr>
            <w:tcW w:w="4311" w:type="dxa"/>
            <w:tcBorders>
              <w:top w:val="nil"/>
              <w:bottom w:val="single" w:sz="4" w:space="0" w:color="auto"/>
            </w:tcBorders>
            <w:shd w:val="clear" w:color="auto" w:fill="auto"/>
            <w:noWrap/>
            <w:vAlign w:val="center"/>
            <w:hideMark/>
          </w:tcPr>
          <w:p w:rsidR="007D5D75" w:rsidRPr="007D5D75" w:rsidRDefault="007D5D75" w:rsidP="007D5D75">
            <w:pPr>
              <w:jc w:val="both"/>
              <w:rPr>
                <w:i/>
                <w:iCs/>
                <w:color w:val="000000" w:themeColor="text1"/>
                <w:sz w:val="22"/>
                <w:szCs w:val="22"/>
                <w:lang w:eastAsia="id-ID"/>
              </w:rPr>
            </w:pPr>
            <w:r w:rsidRPr="007D5D75">
              <w:rPr>
                <w:i/>
                <w:iCs/>
                <w:color w:val="000000" w:themeColor="text1"/>
                <w:sz w:val="22"/>
                <w:szCs w:val="22"/>
                <w:lang w:eastAsia="id-ID"/>
              </w:rPr>
              <w:t>Lr Test</w:t>
            </w:r>
          </w:p>
        </w:tc>
        <w:tc>
          <w:tcPr>
            <w:tcW w:w="1513"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r w:rsidRPr="007D5D75">
              <w:rPr>
                <w:color w:val="000000" w:themeColor="text1"/>
                <w:sz w:val="22"/>
                <w:szCs w:val="22"/>
                <w:lang w:eastAsia="id-ID"/>
              </w:rPr>
              <w:t>5.09</w:t>
            </w:r>
          </w:p>
        </w:tc>
        <w:tc>
          <w:tcPr>
            <w:tcW w:w="1446"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p>
        </w:tc>
        <w:tc>
          <w:tcPr>
            <w:tcW w:w="1119"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themeColor="text1"/>
                <w:sz w:val="22"/>
                <w:szCs w:val="22"/>
                <w:lang w:eastAsia="id-ID"/>
              </w:rPr>
            </w:pPr>
          </w:p>
        </w:tc>
      </w:tr>
    </w:tbl>
    <w:p w:rsidR="007D5D75" w:rsidRPr="007D5D75" w:rsidRDefault="007D5D75" w:rsidP="007D5D75">
      <w:pPr>
        <w:jc w:val="both"/>
        <w:rPr>
          <w:i/>
          <w:color w:val="000000" w:themeColor="text1"/>
          <w:sz w:val="22"/>
          <w:szCs w:val="22"/>
        </w:rPr>
      </w:pPr>
      <w:r w:rsidRPr="007D5D75">
        <w:rPr>
          <w:i/>
          <w:color w:val="000000" w:themeColor="text1"/>
          <w:sz w:val="22"/>
          <w:szCs w:val="22"/>
        </w:rPr>
        <w:t>sumber : Data Primer diolah,2019</w:t>
      </w:r>
    </w:p>
    <w:p w:rsidR="007D5D75" w:rsidRPr="007D5D75" w:rsidRDefault="007D5D75" w:rsidP="007D5D75">
      <w:pPr>
        <w:pStyle w:val="ListParagraph"/>
        <w:numPr>
          <w:ilvl w:val="0"/>
          <w:numId w:val="19"/>
        </w:numPr>
        <w:spacing w:before="120" w:after="120"/>
        <w:ind w:left="426"/>
        <w:jc w:val="both"/>
        <w:rPr>
          <w:color w:val="000000" w:themeColor="text1"/>
          <w:sz w:val="22"/>
          <w:szCs w:val="22"/>
        </w:rPr>
      </w:pPr>
      <w:r w:rsidRPr="007D5D75">
        <w:rPr>
          <w:color w:val="000000" w:themeColor="text1"/>
          <w:sz w:val="22"/>
          <w:szCs w:val="22"/>
        </w:rPr>
        <w:t xml:space="preserve">Umur (Tahun).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Faktor umur petani bernilai negatif tetapi tidak berpengaruh secara signifikan terhadap efek inefisiensi teknis usahatani padi organik diDesa Sumberngepoh. Hal ini dimungkinkan karena  rata-rata umur petani padi organik yaitu 54 tahun, umur petani padi organik dalam penelitian ini yaitu dari 40 tahun sampai 67 tahun.</w:t>
      </w:r>
    </w:p>
    <w:p w:rsidR="007D5D75" w:rsidRPr="007D5D75" w:rsidRDefault="007D5D75" w:rsidP="007D5D75">
      <w:pPr>
        <w:pStyle w:val="ListParagraph"/>
        <w:numPr>
          <w:ilvl w:val="0"/>
          <w:numId w:val="19"/>
        </w:numPr>
        <w:ind w:left="426"/>
        <w:jc w:val="both"/>
        <w:rPr>
          <w:color w:val="000000" w:themeColor="text1"/>
          <w:sz w:val="22"/>
          <w:szCs w:val="22"/>
        </w:rPr>
      </w:pPr>
      <w:r w:rsidRPr="007D5D75">
        <w:rPr>
          <w:color w:val="000000" w:themeColor="text1"/>
          <w:sz w:val="22"/>
          <w:szCs w:val="22"/>
        </w:rPr>
        <w:t>Pendidikan (Tahun).</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 xml:space="preserve">Faktor pendidikan memiliki nilai koefisien yang bertanda negatif sebesar 0,144 tetapi tidak berpengaruh signifikan terhadap efek inefisiensi teknis dalam berusahatani padi organik. Semakin luas pengalaman serta pengetahuan akan mempengaruhi wawasan petani dalam beusahatani. Namun hal ini berbeda dengan penelitian </w:t>
      </w:r>
      <w:r w:rsidRPr="007D5D75">
        <w:rPr>
          <w:color w:val="000000" w:themeColor="text1"/>
          <w:sz w:val="22"/>
          <w:szCs w:val="22"/>
        </w:rPr>
        <w:fldChar w:fldCharType="begin" w:fldLock="1"/>
      </w:r>
      <w:r w:rsidRPr="007D5D75">
        <w:rPr>
          <w:color w:val="000000" w:themeColor="text1"/>
          <w:sz w:val="22"/>
          <w:szCs w:val="22"/>
        </w:rPr>
        <w:instrText>ADDIN CSL_CITATION {"citationItems":[{"id":"ITEM-1","itemData":{"DOI":"10.3390/su11092472","ISSN":"20711050","abstract":"This paper examines the production efficiency of 2079 rice farms in Hanoi (Vietnam) in 2018 and the role of formal and informal knowledge on their efficiency. Our empirical results showed that, in general, Hanoi's rice farms performed quite well in 2018. The differences in the specific performance of each farm could be explained by the farmer's characteristics (age, education and gender of the head of household) as well as by certain external factors (support programs or distance to city center). We found that self-learning through experience did not obviously improve the farm's production efficiency whilst education and training were notably important. We further suggest that regional councils and agricultural support programs played an important role in helping farmers improve their efficiency and sustainability.","author":[{"dropping-particle":"","family":"Nguyen","given":"Hai Dang","non-dropping-particle":"","parse-names":false,"suffix":""},{"dropping-particle":"","family":"Ngo","given":"Thanh","non-dropping-particle":"","parse-names":false,"suffix":""},{"dropping-particle":"","family":"Le","given":"Tu D.Q.","non-dropping-particle":"","parse-names":false,"suffix":""},{"dropping-particle":"","family":"Ho","given":"Huong","non-dropping-particle":"","parse-names":false,"suffix":""},{"dropping-particle":"","family":"Nguyen","given":"Hai T.H.","non-dropping-particle":"","parse-names":false,"suffix":""}],"container-title":"Sustainability","id":"ITEM-1","issued":{"date-parts":[["2019"]]},"page":"1-10","title":"The role of knowledge in sustainable agriculture: Evidence from rice farms' technical efficiency in Hanoi, Vietnam","type":"article-journal","volume":"11"},"uris":["http://www.mendeley.com/documents/?uuid=1100da65-f9d3-4abf-93f5-725254d602b1"]}],"mendeley":{"formattedCitation":"(Nguyen et al., 2019)","manualFormatting":"Nguyen et al (2019)","plainTextFormattedCitation":"(Nguyen et al., 2019)","previouslyFormattedCitation":"(Nguyen et al., 2019)"},"properties":{"noteIndex":0},"schema":"https://github.com/citation-style-language/schema/raw/master/csl-citation.json"}</w:instrText>
      </w:r>
      <w:r w:rsidRPr="007D5D75">
        <w:rPr>
          <w:color w:val="000000" w:themeColor="text1"/>
          <w:sz w:val="22"/>
          <w:szCs w:val="22"/>
        </w:rPr>
        <w:fldChar w:fldCharType="separate"/>
      </w:r>
      <w:r w:rsidRPr="007D5D75">
        <w:rPr>
          <w:color w:val="000000" w:themeColor="text1"/>
          <w:sz w:val="22"/>
          <w:szCs w:val="22"/>
        </w:rPr>
        <w:t>Nguyen et al (2019)</w:t>
      </w:r>
      <w:r w:rsidRPr="007D5D75">
        <w:rPr>
          <w:color w:val="000000" w:themeColor="text1"/>
          <w:sz w:val="22"/>
          <w:szCs w:val="22"/>
        </w:rPr>
        <w:fldChar w:fldCharType="end"/>
      </w:r>
      <w:r w:rsidRPr="007D5D75">
        <w:rPr>
          <w:color w:val="000000" w:themeColor="text1"/>
          <w:sz w:val="22"/>
          <w:szCs w:val="22"/>
        </w:rPr>
        <w:t xml:space="preserve"> bahwa variabel pendidikan dan pelatihan berpengaruh signifikan dan bernilai negatif dalam tingkat inefisiensi. Peneliti menyimpulkan bahwa pendidikan dan pelatihan adalah mekanisme yang lebih baik untuk meningkatkan efisiensi teknis yang berkelanjutan.</w:t>
      </w:r>
    </w:p>
    <w:p w:rsidR="007D5D75" w:rsidRPr="007D5D75" w:rsidRDefault="007D5D75" w:rsidP="007D5D75">
      <w:pPr>
        <w:pStyle w:val="ListParagraph"/>
        <w:numPr>
          <w:ilvl w:val="0"/>
          <w:numId w:val="19"/>
        </w:numPr>
        <w:ind w:left="426"/>
        <w:jc w:val="both"/>
        <w:rPr>
          <w:color w:val="000000" w:themeColor="text1"/>
          <w:sz w:val="22"/>
          <w:szCs w:val="22"/>
        </w:rPr>
      </w:pPr>
      <w:r w:rsidRPr="007D5D75">
        <w:rPr>
          <w:color w:val="000000" w:themeColor="text1"/>
          <w:sz w:val="22"/>
          <w:szCs w:val="22"/>
        </w:rPr>
        <w:t xml:space="preserve">Frekuensi Ikut penyuluhan </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Faktor Frekuensi mengikuti penyuluhan memiliki koefisien bertanda negatif tetapi tidak signifikan terhadap efek inefisiensi usahatani padi organik. Dalam mengikuti kegiatan penyuluhan tidak membuat semua petani akan menguasai materi yang disampaikan dan tidak selalu membantu petani dalam usahatani padi organik dengan rata-rata petani mengikuti kegiatan tersebut sebanyak 6 kali pertemuan dalam satu musim tanam. Dalam jumlah keikut sertaan petani dalam kegiatan sosialisasi atau perkumpulan penyuluhan yang mengikuti tidak konsisten dari pihak kepala rumah tangga, namun terkadang jika petani (kepala keluarga) tidak dapat hadir diwakilkan ke anggota keluarga lainnya. Hal ini yang menyebabkan petani tidak dapat menyerap keseluruhan informasi atau ilmu yang disampaikan di setiap pertemuan.</w:t>
      </w:r>
    </w:p>
    <w:p w:rsidR="007D5D75" w:rsidRPr="007D5D75" w:rsidRDefault="007D5D75" w:rsidP="007D5D75">
      <w:pPr>
        <w:pStyle w:val="ListParagraph"/>
        <w:numPr>
          <w:ilvl w:val="0"/>
          <w:numId w:val="19"/>
        </w:numPr>
        <w:ind w:left="426"/>
        <w:jc w:val="both"/>
        <w:rPr>
          <w:color w:val="000000" w:themeColor="text1"/>
          <w:sz w:val="22"/>
          <w:szCs w:val="22"/>
        </w:rPr>
      </w:pPr>
      <w:r w:rsidRPr="007D5D75">
        <w:rPr>
          <w:color w:val="000000" w:themeColor="text1"/>
          <w:sz w:val="22"/>
          <w:szCs w:val="22"/>
        </w:rPr>
        <w:t>Lama berusahatani (Tahun).</w:t>
      </w:r>
    </w:p>
    <w:p w:rsidR="007D5D75" w:rsidRPr="007D5D75" w:rsidRDefault="007D5D75" w:rsidP="007D5D75">
      <w:pPr>
        <w:pStyle w:val="ListParagraph"/>
        <w:ind w:left="426"/>
        <w:jc w:val="both"/>
        <w:rPr>
          <w:color w:val="000000" w:themeColor="text1"/>
          <w:sz w:val="22"/>
          <w:szCs w:val="22"/>
        </w:rPr>
      </w:pPr>
      <w:r w:rsidRPr="007D5D75">
        <w:rPr>
          <w:color w:val="000000" w:themeColor="text1"/>
          <w:sz w:val="22"/>
          <w:szCs w:val="22"/>
        </w:rPr>
        <w:t>Nilai koefisien lama berusahatani  bertanda positif tetapi tidak signifikan dalam mempengaruhi terjadinya inefisiensi secara teknis dalam usahatani padi organik di Desa Sumberngepoh. Dalam hal ini rata-rata petani organik diDesa Sumberngepoh yaitu selama 7 tahun. Selain itu ada petani padi organik ada yang baru 3 tahun dalam bergabung dalam berusahatani padi organik dan ada petani yang sudah berusahatani padi organik selama 12 tahun.</w:t>
      </w:r>
    </w:p>
    <w:p w:rsidR="007D5D75" w:rsidRPr="007D5D75" w:rsidRDefault="007D5D75" w:rsidP="007D5D75">
      <w:pPr>
        <w:pStyle w:val="Heading2"/>
        <w:spacing w:before="120" w:after="0"/>
        <w:jc w:val="both"/>
        <w:rPr>
          <w:rFonts w:ascii="Times New Roman" w:hAnsi="Times New Roman"/>
          <w:i w:val="0"/>
          <w:color w:val="000000" w:themeColor="text1"/>
          <w:sz w:val="22"/>
          <w:szCs w:val="22"/>
        </w:rPr>
      </w:pPr>
      <w:bookmarkStart w:id="51" w:name="_Toc40856961"/>
      <w:bookmarkStart w:id="52" w:name="_Toc40857140"/>
      <w:bookmarkStart w:id="53" w:name="_Toc40857272"/>
      <w:bookmarkStart w:id="54" w:name="_Toc40857489"/>
      <w:bookmarkStart w:id="55" w:name="_Toc40857539"/>
      <w:bookmarkStart w:id="56" w:name="_Toc40857817"/>
      <w:bookmarkStart w:id="57" w:name="_Toc40859447"/>
      <w:r w:rsidRPr="007D5D75">
        <w:rPr>
          <w:rFonts w:ascii="Times New Roman" w:hAnsi="Times New Roman"/>
          <w:i w:val="0"/>
          <w:color w:val="000000" w:themeColor="text1"/>
          <w:sz w:val="22"/>
          <w:szCs w:val="22"/>
        </w:rPr>
        <w:t>Potensi Produk Yang Hilang Akibat Inefisiensi Teknis Usahatani Padi Organik Di Desa Sumberngepoh</w:t>
      </w:r>
      <w:bookmarkEnd w:id="51"/>
      <w:bookmarkEnd w:id="52"/>
      <w:bookmarkEnd w:id="53"/>
      <w:bookmarkEnd w:id="54"/>
      <w:bookmarkEnd w:id="55"/>
      <w:bookmarkEnd w:id="56"/>
      <w:bookmarkEnd w:id="57"/>
    </w:p>
    <w:p w:rsidR="007D5D75" w:rsidRPr="007D5D75" w:rsidRDefault="007D5D75" w:rsidP="007D5D75">
      <w:pPr>
        <w:ind w:firstLine="567"/>
        <w:jc w:val="both"/>
        <w:rPr>
          <w:color w:val="000000" w:themeColor="text1"/>
          <w:sz w:val="22"/>
          <w:szCs w:val="22"/>
        </w:rPr>
      </w:pPr>
      <w:r w:rsidRPr="007D5D75">
        <w:rPr>
          <w:color w:val="000000" w:themeColor="text1"/>
          <w:sz w:val="22"/>
          <w:szCs w:val="22"/>
        </w:rPr>
        <w:t>Inefisiensi teknis menyebabkan usahatani padi organik diDesa Sumberngepoh tidak mencapai produksi maksimal dan berdampak terjadinya potensi hilangnya produk (tabel 6).</w:t>
      </w:r>
    </w:p>
    <w:p w:rsidR="007D5D75" w:rsidRPr="007D5D75" w:rsidRDefault="007D5D75" w:rsidP="007D5D75">
      <w:pPr>
        <w:pStyle w:val="Caption"/>
        <w:keepNext/>
        <w:spacing w:before="120" w:after="0" w:line="240" w:lineRule="auto"/>
        <w:jc w:val="center"/>
        <w:rPr>
          <w:rFonts w:cs="Times New Roman"/>
          <w:sz w:val="22"/>
          <w:szCs w:val="22"/>
        </w:rPr>
      </w:pPr>
      <w:bookmarkStart w:id="58" w:name="_Toc40867717"/>
      <w:r w:rsidRPr="007D5D75">
        <w:rPr>
          <w:rFonts w:cs="Times New Roman"/>
          <w:sz w:val="22"/>
          <w:szCs w:val="22"/>
        </w:rPr>
        <w:t xml:space="preserve">Tabel </w:t>
      </w:r>
      <w:r w:rsidRPr="007D5D75">
        <w:rPr>
          <w:rFonts w:cs="Times New Roman"/>
          <w:sz w:val="22"/>
          <w:szCs w:val="22"/>
        </w:rPr>
        <w:fldChar w:fldCharType="begin"/>
      </w:r>
      <w:r w:rsidRPr="007D5D75">
        <w:rPr>
          <w:rFonts w:cs="Times New Roman"/>
          <w:sz w:val="22"/>
          <w:szCs w:val="22"/>
        </w:rPr>
        <w:instrText xml:space="preserve"> SEQ Tabel \* ARABIC </w:instrText>
      </w:r>
      <w:r w:rsidRPr="007D5D75">
        <w:rPr>
          <w:rFonts w:cs="Times New Roman"/>
          <w:sz w:val="22"/>
          <w:szCs w:val="22"/>
        </w:rPr>
        <w:fldChar w:fldCharType="separate"/>
      </w:r>
      <w:r w:rsidR="006B4FDB">
        <w:rPr>
          <w:rFonts w:cs="Times New Roman"/>
          <w:sz w:val="22"/>
          <w:szCs w:val="22"/>
        </w:rPr>
        <w:t>6</w:t>
      </w:r>
      <w:r w:rsidRPr="007D5D75">
        <w:rPr>
          <w:rFonts w:cs="Times New Roman"/>
          <w:sz w:val="22"/>
          <w:szCs w:val="22"/>
        </w:rPr>
        <w:fldChar w:fldCharType="end"/>
      </w:r>
    </w:p>
    <w:p w:rsidR="007D5D75" w:rsidRPr="007D5D75" w:rsidRDefault="007D5D75" w:rsidP="007D5D75">
      <w:pPr>
        <w:pStyle w:val="Caption"/>
        <w:keepNext/>
        <w:spacing w:after="0" w:line="240" w:lineRule="auto"/>
        <w:jc w:val="center"/>
        <w:rPr>
          <w:rFonts w:cs="Times New Roman"/>
          <w:sz w:val="22"/>
          <w:szCs w:val="22"/>
        </w:rPr>
      </w:pPr>
      <w:r w:rsidRPr="007D5D75">
        <w:rPr>
          <w:rFonts w:cs="Times New Roman"/>
          <w:sz w:val="22"/>
          <w:szCs w:val="22"/>
        </w:rPr>
        <w:t>Sebaran Potensi Produk Yang Hilang Akibat Inefisiensi Teknis Usahatani Padi Organik di Desa Sumberngepoh</w:t>
      </w:r>
      <w:bookmarkEnd w:id="58"/>
    </w:p>
    <w:tbl>
      <w:tblPr>
        <w:tblW w:w="8000" w:type="dxa"/>
        <w:tblInd w:w="93" w:type="dxa"/>
        <w:tblLook w:val="04A0" w:firstRow="1" w:lastRow="0" w:firstColumn="1" w:lastColumn="0" w:noHBand="0" w:noVBand="1"/>
      </w:tblPr>
      <w:tblGrid>
        <w:gridCol w:w="1858"/>
        <w:gridCol w:w="2552"/>
        <w:gridCol w:w="1842"/>
        <w:gridCol w:w="1748"/>
      </w:tblGrid>
      <w:tr w:rsidR="007D5D75" w:rsidRPr="007D5D75" w:rsidTr="00774730">
        <w:trPr>
          <w:trHeight w:val="302"/>
        </w:trPr>
        <w:tc>
          <w:tcPr>
            <w:tcW w:w="1858"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Tingkat Efisiensi</w:t>
            </w:r>
          </w:p>
        </w:tc>
        <w:tc>
          <w:tcPr>
            <w:tcW w:w="2552"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Potensi Hilang (kg/ha)</w:t>
            </w:r>
          </w:p>
        </w:tc>
        <w:tc>
          <w:tcPr>
            <w:tcW w:w="1842"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Jumlah Petani</w:t>
            </w:r>
          </w:p>
        </w:tc>
        <w:tc>
          <w:tcPr>
            <w:tcW w:w="1748"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Persentase %</w:t>
            </w:r>
          </w:p>
        </w:tc>
      </w:tr>
      <w:tr w:rsidR="007D5D75" w:rsidRPr="007D5D75" w:rsidTr="00774730">
        <w:trPr>
          <w:trHeight w:val="302"/>
        </w:trPr>
        <w:tc>
          <w:tcPr>
            <w:tcW w:w="1858" w:type="dxa"/>
            <w:tcBorders>
              <w:top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lt; 0,7</w:t>
            </w:r>
          </w:p>
        </w:tc>
        <w:tc>
          <w:tcPr>
            <w:tcW w:w="2552" w:type="dxa"/>
            <w:tcBorders>
              <w:top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2143.0 - 2575.8</w:t>
            </w:r>
          </w:p>
        </w:tc>
        <w:tc>
          <w:tcPr>
            <w:tcW w:w="1842" w:type="dxa"/>
            <w:tcBorders>
              <w:top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themeColor="text1"/>
                <w:sz w:val="22"/>
                <w:szCs w:val="22"/>
                <w:lang w:eastAsia="id-ID"/>
              </w:rPr>
              <w:t>5</w:t>
            </w:r>
          </w:p>
        </w:tc>
        <w:tc>
          <w:tcPr>
            <w:tcW w:w="1748" w:type="dxa"/>
            <w:tcBorders>
              <w:top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themeColor="text1"/>
                <w:sz w:val="22"/>
                <w:szCs w:val="22"/>
                <w:lang w:eastAsia="id-ID"/>
              </w:rPr>
              <w:t>12.5</w:t>
            </w:r>
          </w:p>
        </w:tc>
      </w:tr>
      <w:tr w:rsidR="007D5D75" w:rsidRPr="007D5D75" w:rsidTr="00774730">
        <w:trPr>
          <w:trHeight w:val="302"/>
        </w:trPr>
        <w:tc>
          <w:tcPr>
            <w:tcW w:w="1858" w:type="dxa"/>
            <w:tcBorders>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 0,7</w:t>
            </w:r>
          </w:p>
        </w:tc>
        <w:tc>
          <w:tcPr>
            <w:tcW w:w="2552" w:type="dxa"/>
            <w:tcBorders>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333,3 - 2142.9</w:t>
            </w:r>
          </w:p>
        </w:tc>
        <w:tc>
          <w:tcPr>
            <w:tcW w:w="1842" w:type="dxa"/>
            <w:tcBorders>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themeColor="text1"/>
                <w:sz w:val="22"/>
                <w:szCs w:val="22"/>
                <w:lang w:eastAsia="id-ID"/>
              </w:rPr>
              <w:t>35</w:t>
            </w:r>
          </w:p>
        </w:tc>
        <w:tc>
          <w:tcPr>
            <w:tcW w:w="1748" w:type="dxa"/>
            <w:tcBorders>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themeColor="text1"/>
                <w:sz w:val="22"/>
                <w:szCs w:val="22"/>
                <w:lang w:eastAsia="id-ID"/>
              </w:rPr>
              <w:t>87.5</w:t>
            </w:r>
          </w:p>
        </w:tc>
      </w:tr>
      <w:tr w:rsidR="007D5D75" w:rsidRPr="007D5D75" w:rsidTr="00774730">
        <w:trPr>
          <w:trHeight w:val="302"/>
        </w:trPr>
        <w:tc>
          <w:tcPr>
            <w:tcW w:w="1858" w:type="dxa"/>
            <w:tcBorders>
              <w:top w:val="single" w:sz="4" w:space="0" w:color="auto"/>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Jumlah</w:t>
            </w:r>
          </w:p>
        </w:tc>
        <w:tc>
          <w:tcPr>
            <w:tcW w:w="2552"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c>
          <w:tcPr>
            <w:tcW w:w="1842"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themeColor="text1"/>
                <w:sz w:val="22"/>
                <w:szCs w:val="22"/>
                <w:lang w:eastAsia="id-ID"/>
              </w:rPr>
              <w:t>40</w:t>
            </w:r>
          </w:p>
        </w:tc>
        <w:tc>
          <w:tcPr>
            <w:tcW w:w="1748" w:type="dxa"/>
            <w:tcBorders>
              <w:top w:val="single" w:sz="4" w:space="0" w:color="auto"/>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themeColor="text1"/>
                <w:sz w:val="22"/>
                <w:szCs w:val="22"/>
                <w:lang w:eastAsia="id-ID"/>
              </w:rPr>
              <w:t>100</w:t>
            </w:r>
          </w:p>
        </w:tc>
      </w:tr>
      <w:tr w:rsidR="007D5D75" w:rsidRPr="007D5D75" w:rsidTr="00774730">
        <w:trPr>
          <w:trHeight w:val="302"/>
        </w:trPr>
        <w:tc>
          <w:tcPr>
            <w:tcW w:w="1858" w:type="dxa"/>
            <w:tcBorders>
              <w:top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Min</w:t>
            </w:r>
          </w:p>
        </w:tc>
        <w:tc>
          <w:tcPr>
            <w:tcW w:w="2552" w:type="dxa"/>
            <w:tcBorders>
              <w:top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333.3</w:t>
            </w:r>
          </w:p>
        </w:tc>
        <w:tc>
          <w:tcPr>
            <w:tcW w:w="1842" w:type="dxa"/>
            <w:tcBorders>
              <w:top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c>
          <w:tcPr>
            <w:tcW w:w="1748" w:type="dxa"/>
            <w:tcBorders>
              <w:top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r>
      <w:tr w:rsidR="007D5D75" w:rsidRPr="007D5D75" w:rsidTr="00774730">
        <w:trPr>
          <w:trHeight w:val="302"/>
        </w:trPr>
        <w:tc>
          <w:tcPr>
            <w:tcW w:w="1858" w:type="dxa"/>
            <w:tcBorders>
              <w:top w:val="nil"/>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Max</w:t>
            </w:r>
          </w:p>
        </w:tc>
        <w:tc>
          <w:tcPr>
            <w:tcW w:w="2552" w:type="dxa"/>
            <w:tcBorders>
              <w:top w:val="nil"/>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2575.8</w:t>
            </w:r>
          </w:p>
        </w:tc>
        <w:tc>
          <w:tcPr>
            <w:tcW w:w="1842" w:type="dxa"/>
            <w:tcBorders>
              <w:top w:val="nil"/>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c>
          <w:tcPr>
            <w:tcW w:w="1748" w:type="dxa"/>
            <w:tcBorders>
              <w:top w:val="nil"/>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r>
      <w:tr w:rsidR="007D5D75" w:rsidRPr="007D5D75" w:rsidTr="00774730">
        <w:trPr>
          <w:trHeight w:val="302"/>
        </w:trPr>
        <w:tc>
          <w:tcPr>
            <w:tcW w:w="1858" w:type="dxa"/>
            <w:tcBorders>
              <w:top w:val="nil"/>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Rata"</w:t>
            </w:r>
          </w:p>
        </w:tc>
        <w:tc>
          <w:tcPr>
            <w:tcW w:w="2552" w:type="dxa"/>
            <w:tcBorders>
              <w:top w:val="nil"/>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1203.3</w:t>
            </w:r>
          </w:p>
        </w:tc>
        <w:tc>
          <w:tcPr>
            <w:tcW w:w="1842" w:type="dxa"/>
            <w:tcBorders>
              <w:top w:val="nil"/>
              <w:bottom w:val="single" w:sz="4" w:space="0" w:color="auto"/>
            </w:tcBorders>
            <w:shd w:val="clear" w:color="auto" w:fill="auto"/>
            <w:noWrap/>
            <w:vAlign w:val="center"/>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c>
          <w:tcPr>
            <w:tcW w:w="1748" w:type="dxa"/>
            <w:tcBorders>
              <w:top w:val="nil"/>
              <w:bottom w:val="single" w:sz="4" w:space="0" w:color="auto"/>
            </w:tcBorders>
            <w:shd w:val="clear" w:color="auto" w:fill="auto"/>
            <w:noWrap/>
            <w:vAlign w:val="bottom"/>
            <w:hideMark/>
          </w:tcPr>
          <w:p w:rsidR="007D5D75" w:rsidRPr="007D5D75" w:rsidRDefault="007D5D75" w:rsidP="007D5D75">
            <w:pPr>
              <w:jc w:val="both"/>
              <w:rPr>
                <w:color w:val="000000"/>
                <w:sz w:val="22"/>
                <w:szCs w:val="22"/>
                <w:lang w:eastAsia="id-ID"/>
              </w:rPr>
            </w:pPr>
            <w:r w:rsidRPr="007D5D75">
              <w:rPr>
                <w:color w:val="000000"/>
                <w:sz w:val="22"/>
                <w:szCs w:val="22"/>
                <w:lang w:eastAsia="id-ID"/>
              </w:rPr>
              <w:t> </w:t>
            </w:r>
          </w:p>
        </w:tc>
      </w:tr>
    </w:tbl>
    <w:p w:rsidR="007D5D75" w:rsidRPr="007D5D75" w:rsidRDefault="007D5D75" w:rsidP="007D5D75">
      <w:pPr>
        <w:jc w:val="both"/>
        <w:rPr>
          <w:i/>
          <w:color w:val="000000" w:themeColor="text1"/>
          <w:sz w:val="22"/>
          <w:szCs w:val="22"/>
        </w:rPr>
      </w:pPr>
      <w:r w:rsidRPr="007D5D75">
        <w:rPr>
          <w:i/>
          <w:color w:val="000000" w:themeColor="text1"/>
          <w:sz w:val="22"/>
          <w:szCs w:val="22"/>
        </w:rPr>
        <w:t>sumber : Data Primer diolah,2019</w:t>
      </w:r>
    </w:p>
    <w:p w:rsidR="007D5D75" w:rsidRPr="007D5D75" w:rsidRDefault="007D5D75" w:rsidP="007D5D75">
      <w:pPr>
        <w:spacing w:before="240"/>
        <w:jc w:val="both"/>
        <w:rPr>
          <w:i/>
          <w:color w:val="000000" w:themeColor="text1"/>
          <w:sz w:val="22"/>
          <w:szCs w:val="22"/>
        </w:rPr>
      </w:pPr>
      <w:r w:rsidRPr="007D5D75">
        <w:rPr>
          <w:color w:val="000000" w:themeColor="text1"/>
          <w:sz w:val="22"/>
          <w:szCs w:val="22"/>
        </w:rPr>
        <w:t xml:space="preserve">Tabel 5 menunjukkan bahwa </w:t>
      </w:r>
      <w:r w:rsidRPr="007D5D75">
        <w:rPr>
          <w:color w:val="000000" w:themeColor="text1"/>
          <w:sz w:val="22"/>
          <w:szCs w:val="22"/>
          <w:lang w:eastAsia="id-ID"/>
        </w:rPr>
        <w:t>po</w:t>
      </w:r>
      <w:r w:rsidRPr="007D5D75">
        <w:rPr>
          <w:color w:val="000000" w:themeColor="text1"/>
          <w:sz w:val="22"/>
          <w:szCs w:val="22"/>
        </w:rPr>
        <w:t xml:space="preserve">tensi produk yang hilang akibat inefisiensi teknis pada usahatani padi organik di Desa Sumberngepoh </w:t>
      </w:r>
      <w:r w:rsidRPr="007D5D75">
        <w:rPr>
          <w:color w:val="000000" w:themeColor="text1"/>
          <w:sz w:val="22"/>
          <w:szCs w:val="22"/>
          <w:lang w:eastAsia="id-ID"/>
        </w:rPr>
        <w:t>produk yang hilang terendah sebesar 333,3 kg/ha dan tertinggi sebesar 2575.8 kg/ha dengan rata-rata potensi produk yang hilang sebesar 1203,3 kg/ha. Potensi produk yang hilang lebih banyak pada petani pado organik yang belum efisien secara teknis yaitu pada tingkat efisiensi teknih &lt;0,7. Potensi produk yang hilang secara teknis dipengaruhi oleh jumlah produksi dengan nilai efisiensi teknis yang terjadi. Sedangkan petani diDesa Sumberngepoh lebih kecil mengalami potensi produk yang hilang dalam usahataninya dibandingkan dengan petani yang lebih tinggi mengalami kehilangan produknya.</w:t>
      </w:r>
    </w:p>
    <w:p w:rsidR="00C950E1" w:rsidRPr="00C950E1" w:rsidRDefault="00C950E1" w:rsidP="00C950E1">
      <w:pPr>
        <w:jc w:val="both"/>
        <w:rPr>
          <w:b/>
          <w:sz w:val="22"/>
          <w:szCs w:val="22"/>
        </w:rPr>
      </w:pPr>
    </w:p>
    <w:p w:rsidR="00C950E1" w:rsidRPr="00C950E1" w:rsidRDefault="00AB5797" w:rsidP="00C950E1">
      <w:pPr>
        <w:jc w:val="center"/>
        <w:rPr>
          <w:b/>
          <w:sz w:val="22"/>
          <w:szCs w:val="22"/>
        </w:rPr>
      </w:pPr>
      <w:r>
        <w:rPr>
          <w:b/>
          <w:sz w:val="22"/>
          <w:szCs w:val="22"/>
        </w:rPr>
        <w:t>KESIMPULAN</w:t>
      </w:r>
      <w:r w:rsidR="000E10D6">
        <w:rPr>
          <w:b/>
          <w:sz w:val="22"/>
          <w:szCs w:val="22"/>
        </w:rPr>
        <w:t xml:space="preserve"> DAN SARAN</w:t>
      </w:r>
    </w:p>
    <w:p w:rsidR="00C950E1" w:rsidRPr="00C950E1" w:rsidRDefault="00C950E1" w:rsidP="00C950E1">
      <w:pPr>
        <w:jc w:val="center"/>
        <w:rPr>
          <w:b/>
          <w:sz w:val="22"/>
          <w:szCs w:val="22"/>
        </w:rPr>
      </w:pPr>
    </w:p>
    <w:p w:rsidR="001877BD" w:rsidRPr="001877BD" w:rsidRDefault="001877BD" w:rsidP="001877BD">
      <w:pPr>
        <w:spacing w:after="60"/>
        <w:ind w:left="720" w:hanging="720"/>
        <w:jc w:val="both"/>
        <w:rPr>
          <w:b/>
          <w:sz w:val="22"/>
          <w:szCs w:val="22"/>
          <w:lang w:eastAsia="id-ID"/>
        </w:rPr>
      </w:pPr>
      <w:r w:rsidRPr="001877BD">
        <w:rPr>
          <w:b/>
          <w:sz w:val="22"/>
          <w:szCs w:val="22"/>
          <w:lang w:eastAsia="id-ID"/>
        </w:rPr>
        <w:t>Kesimpulan</w:t>
      </w:r>
    </w:p>
    <w:p w:rsidR="001877BD" w:rsidRPr="001877BD" w:rsidRDefault="00DE41F2" w:rsidP="00DE41F2">
      <w:pPr>
        <w:spacing w:after="60"/>
        <w:ind w:firstLine="567"/>
        <w:jc w:val="both"/>
        <w:rPr>
          <w:sz w:val="22"/>
          <w:szCs w:val="22"/>
          <w:lang w:eastAsia="id-ID"/>
        </w:rPr>
      </w:pPr>
      <w:r w:rsidRPr="00BF36D9">
        <w:rPr>
          <w:rFonts w:cs="Arial"/>
          <w:color w:val="000000" w:themeColor="text1"/>
        </w:rPr>
        <w:t>V</w:t>
      </w:r>
      <w:r>
        <w:rPr>
          <w:rFonts w:cs="Arial"/>
          <w:color w:val="000000" w:themeColor="text1"/>
        </w:rPr>
        <w:t>ariabel</w:t>
      </w:r>
      <w:r w:rsidRPr="00BF36D9">
        <w:rPr>
          <w:rFonts w:cs="Arial"/>
          <w:color w:val="000000" w:themeColor="text1"/>
        </w:rPr>
        <w:t xml:space="preserve"> yang signifikan mempengaruhi produksi padi organik di Desa Sumberngepoh yaitu lahan, benih, tenaga kerja, dan pupuk organik cair. Tingkat efisiensi teknis petani padi organik di Desa Sumberngepoh </w:t>
      </w:r>
      <w:r w:rsidRPr="00BF36D9">
        <w:rPr>
          <w:rFonts w:cs="Arial"/>
          <w:color w:val="000000" w:themeColor="text1"/>
          <w:lang w:eastAsia="id-ID"/>
        </w:rPr>
        <w:t xml:space="preserve">rata-rata sebesar 0,84%. </w:t>
      </w:r>
      <w:r w:rsidRPr="00BF36D9">
        <w:rPr>
          <w:rFonts w:cs="Arial"/>
          <w:color w:val="000000" w:themeColor="text1"/>
        </w:rPr>
        <w:t xml:space="preserve">Faktor-faktor inefisiensi teknis yang bernilai negatif yaitu umur, pendidikan, dan frekuensi ikut penyuluhan. </w:t>
      </w:r>
      <w:r>
        <w:rPr>
          <w:rFonts w:cs="Arial"/>
          <w:color w:val="000000" w:themeColor="text1"/>
        </w:rPr>
        <w:t>Fa</w:t>
      </w:r>
      <w:r w:rsidRPr="00BF36D9">
        <w:rPr>
          <w:rFonts w:cs="Arial"/>
          <w:color w:val="000000" w:themeColor="text1"/>
        </w:rPr>
        <w:t>ktor inefisiensi teknis yang bernilai positif yaitu lama berusahatani. Pada usahatani padi organik terdapat potensi produk yang hilang akibat terjadinya inefisiensi teknis. Petani padi organik di Desa Sumberngepoh</w:t>
      </w:r>
      <w:r w:rsidRPr="00BF36D9">
        <w:rPr>
          <w:rFonts w:cs="Arial"/>
          <w:color w:val="000000" w:themeColor="text1"/>
          <w:lang w:eastAsia="id-ID"/>
        </w:rPr>
        <w:t xml:space="preserve"> Potensi produk yang hilang rata-rata sekitar </w:t>
      </w:r>
      <w:r w:rsidRPr="00AE636D">
        <w:rPr>
          <w:rFonts w:cs="Arial"/>
          <w:color w:val="000000"/>
          <w:lang w:eastAsia="id-ID"/>
        </w:rPr>
        <w:t>1203.3</w:t>
      </w:r>
      <w:r>
        <w:rPr>
          <w:rFonts w:cs="Arial"/>
          <w:color w:val="000000"/>
          <w:lang w:eastAsia="id-ID"/>
        </w:rPr>
        <w:t xml:space="preserve"> </w:t>
      </w:r>
      <w:r w:rsidRPr="00BF36D9">
        <w:rPr>
          <w:rFonts w:cs="Arial"/>
          <w:color w:val="000000" w:themeColor="text1"/>
          <w:lang w:eastAsia="id-ID"/>
        </w:rPr>
        <w:t>kg</w:t>
      </w:r>
      <w:r>
        <w:rPr>
          <w:rFonts w:cs="Arial"/>
          <w:color w:val="000000" w:themeColor="text1"/>
          <w:lang w:eastAsia="id-ID"/>
        </w:rPr>
        <w:t xml:space="preserve">/ha </w:t>
      </w:r>
      <w:r w:rsidRPr="00BF36D9">
        <w:rPr>
          <w:rFonts w:cs="Arial"/>
          <w:color w:val="000000" w:themeColor="text1"/>
          <w:lang w:eastAsia="id-ID"/>
        </w:rPr>
        <w:t>.</w:t>
      </w:r>
    </w:p>
    <w:p w:rsidR="001877BD" w:rsidRPr="001877BD" w:rsidRDefault="001877BD" w:rsidP="00DD7230">
      <w:pPr>
        <w:spacing w:before="120" w:after="60"/>
        <w:ind w:left="720" w:hanging="720"/>
        <w:jc w:val="both"/>
        <w:rPr>
          <w:b/>
          <w:sz w:val="22"/>
          <w:szCs w:val="22"/>
          <w:lang w:eastAsia="id-ID"/>
        </w:rPr>
      </w:pPr>
      <w:r w:rsidRPr="001877BD">
        <w:rPr>
          <w:b/>
          <w:sz w:val="22"/>
          <w:szCs w:val="22"/>
          <w:lang w:eastAsia="id-ID"/>
        </w:rPr>
        <w:t>Saran</w:t>
      </w:r>
    </w:p>
    <w:p w:rsidR="001877BD" w:rsidRDefault="00DE41F2" w:rsidP="00DE41F2">
      <w:pPr>
        <w:spacing w:after="60"/>
        <w:ind w:firstLine="567"/>
        <w:jc w:val="both"/>
        <w:rPr>
          <w:sz w:val="22"/>
          <w:szCs w:val="22"/>
          <w:lang w:eastAsia="id-ID"/>
        </w:rPr>
      </w:pPr>
      <w:r w:rsidRPr="00BF36D9">
        <w:rPr>
          <w:rFonts w:cs="Arial"/>
          <w:color w:val="000000" w:themeColor="text1"/>
          <w:lang w:eastAsia="id-ID"/>
        </w:rPr>
        <w:t xml:space="preserve">Beberapa saran yang dapat disampaikan dalam penelitian ini yaitu 1) </w:t>
      </w:r>
      <w:r w:rsidRPr="00BF36D9">
        <w:rPr>
          <w:rFonts w:cs="Arial"/>
          <w:color w:val="000000" w:themeColor="text1"/>
        </w:rPr>
        <w:t xml:space="preserve">Petani yang masih belum mencapai tingkat efisiensi teknis untuk lebih memperhatikan proses kegiatan usahatani padi organik dan dapat mempelajari dari petani yang sudah mencapai tingkat efisiensi teknis, 2) Dilakukannya peningkatan efisiensi teknis pada usahatani padi organik dengan cara penggunaan input yang lebih proposional dan sesuai anjuran yang seharusnya , mengikuti penyuluhan, dan pendampingan yang lebih intensif dari Balai Pusat Pertanian, 3) </w:t>
      </w:r>
      <w:r>
        <w:rPr>
          <w:rFonts w:cs="Arial"/>
          <w:color w:val="000000" w:themeColor="text1"/>
        </w:rPr>
        <w:t>Instansi yang berkaitan untuk menambah perhatiannya terhadap petani padi organik agar dapat memaksimalkan hasil produksi dengan penggunaan input yang lebih efisien.</w:t>
      </w:r>
    </w:p>
    <w:p w:rsidR="00071D78" w:rsidRDefault="00071D78" w:rsidP="001877BD">
      <w:pPr>
        <w:spacing w:after="60"/>
        <w:ind w:left="720" w:hanging="720"/>
        <w:jc w:val="both"/>
        <w:rPr>
          <w:sz w:val="22"/>
          <w:szCs w:val="22"/>
          <w:lang w:eastAsia="id-ID"/>
        </w:rPr>
      </w:pPr>
    </w:p>
    <w:p w:rsidR="001877BD" w:rsidRPr="001877BD" w:rsidRDefault="001877BD" w:rsidP="001877BD">
      <w:pPr>
        <w:spacing w:after="60"/>
        <w:ind w:left="720" w:hanging="720"/>
        <w:jc w:val="center"/>
        <w:rPr>
          <w:b/>
          <w:sz w:val="22"/>
          <w:szCs w:val="22"/>
          <w:lang w:eastAsia="id-ID"/>
        </w:rPr>
      </w:pPr>
      <w:r w:rsidRPr="001877BD">
        <w:rPr>
          <w:b/>
          <w:sz w:val="22"/>
          <w:szCs w:val="22"/>
          <w:lang w:eastAsia="id-ID"/>
        </w:rPr>
        <w:t>DAFTAR PUSTAKA</w:t>
      </w:r>
    </w:p>
    <w:p w:rsidR="001877BD" w:rsidRPr="001877BD" w:rsidRDefault="001877BD" w:rsidP="001877BD">
      <w:pPr>
        <w:spacing w:after="60"/>
        <w:ind w:left="720" w:hanging="720"/>
        <w:jc w:val="both"/>
        <w:rPr>
          <w:sz w:val="22"/>
          <w:szCs w:val="22"/>
          <w:lang w:eastAsia="id-ID"/>
        </w:rPr>
      </w:pPr>
    </w:p>
    <w:p w:rsidR="00DE41F2" w:rsidRPr="00DE41F2" w:rsidRDefault="00DE41F2" w:rsidP="00DE41F2">
      <w:pPr>
        <w:widowControl w:val="0"/>
        <w:autoSpaceDE w:val="0"/>
        <w:autoSpaceDN w:val="0"/>
        <w:adjustRightInd w:val="0"/>
        <w:spacing w:after="60"/>
        <w:ind w:left="480" w:hanging="480"/>
        <w:jc w:val="both"/>
        <w:rPr>
          <w:sz w:val="22"/>
        </w:rPr>
      </w:pPr>
      <w:r w:rsidRPr="00DE41F2">
        <w:rPr>
          <w:rFonts w:eastAsia="Calibri"/>
          <w:sz w:val="22"/>
          <w:szCs w:val="22"/>
        </w:rPr>
        <w:fldChar w:fldCharType="begin" w:fldLock="1"/>
      </w:r>
      <w:r w:rsidRPr="00DE41F2">
        <w:rPr>
          <w:rFonts w:eastAsia="Calibri"/>
          <w:sz w:val="22"/>
          <w:szCs w:val="22"/>
        </w:rPr>
        <w:instrText xml:space="preserve">ADDIN Mendeley Bibliography CSL_BIBLIOGRAPHY </w:instrText>
      </w:r>
      <w:r w:rsidRPr="00DE41F2">
        <w:rPr>
          <w:rFonts w:eastAsia="Calibri"/>
          <w:sz w:val="22"/>
          <w:szCs w:val="22"/>
        </w:rPr>
        <w:fldChar w:fldCharType="separate"/>
      </w:r>
      <w:bookmarkStart w:id="59" w:name="_GoBack"/>
      <w:r w:rsidRPr="00DE41F2">
        <w:rPr>
          <w:sz w:val="22"/>
        </w:rPr>
        <w:t xml:space="preserve">Abdulai, S., </w:t>
      </w:r>
      <w:r w:rsidR="00DD1119">
        <w:rPr>
          <w:sz w:val="22"/>
        </w:rPr>
        <w:t>Nkegbe, P. K., &amp; Donkoh, S. A. 2013</w:t>
      </w:r>
      <w:r w:rsidRPr="00DE41F2">
        <w:rPr>
          <w:sz w:val="22"/>
        </w:rPr>
        <w:t xml:space="preserve">. Technical Efficiency of Maize Production in Northern Ghana. </w:t>
      </w:r>
      <w:r w:rsidRPr="00DE41F2">
        <w:rPr>
          <w:i/>
          <w:iCs/>
          <w:sz w:val="22"/>
        </w:rPr>
        <w:t>African Journal of Agricultural Research</w:t>
      </w:r>
      <w:r w:rsidRPr="00DE41F2">
        <w:rPr>
          <w:sz w:val="22"/>
        </w:rPr>
        <w:t xml:space="preserve">, </w:t>
      </w:r>
      <w:r w:rsidRPr="00DE41F2">
        <w:rPr>
          <w:i/>
          <w:iCs/>
          <w:sz w:val="22"/>
        </w:rPr>
        <w:t>8</w:t>
      </w:r>
      <w:r w:rsidRPr="00DE41F2">
        <w:rPr>
          <w:sz w:val="22"/>
        </w:rPr>
        <w:t>(43), 5251–5259. https://doi.org/10.5897/AJAR2013.7753</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Akb</w:t>
      </w:r>
      <w:r w:rsidR="008C6BBA">
        <w:rPr>
          <w:sz w:val="22"/>
        </w:rPr>
        <w:t>ar, K., Budiraharjo, &amp; Mukson. 2017</w:t>
      </w:r>
      <w:r w:rsidRPr="00DE41F2">
        <w:rPr>
          <w:sz w:val="22"/>
        </w:rPr>
        <w:t xml:space="preserve">. Analisis Faktor-Faktor Yang Mempengaruhi Produktivitas Padi di Kecamatan Kesesi, Kabupaten Pekalongan. </w:t>
      </w:r>
      <w:r w:rsidRPr="00DE41F2">
        <w:rPr>
          <w:i/>
          <w:iCs/>
          <w:sz w:val="22"/>
        </w:rPr>
        <w:t>Agrisocionomics: Jurnal Sosial Ekonomi Pertanian</w:t>
      </w:r>
      <w:r w:rsidRPr="00DE41F2">
        <w:rPr>
          <w:sz w:val="22"/>
        </w:rPr>
        <w:t xml:space="preserve">, </w:t>
      </w:r>
      <w:r w:rsidRPr="00DE41F2">
        <w:rPr>
          <w:i/>
          <w:iCs/>
          <w:sz w:val="22"/>
        </w:rPr>
        <w:t>1</w:t>
      </w:r>
      <w:r w:rsidRPr="00DE41F2">
        <w:rPr>
          <w:sz w:val="22"/>
        </w:rPr>
        <w:t>(2), 99–111.</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BPS, &amp; Kementan. (2018). Produksi Padi di Indonesia 2000-2018.</w:t>
      </w:r>
    </w:p>
    <w:p w:rsidR="00DE41F2" w:rsidRPr="00DE41F2" w:rsidRDefault="008C6BBA" w:rsidP="00DE41F2">
      <w:pPr>
        <w:widowControl w:val="0"/>
        <w:autoSpaceDE w:val="0"/>
        <w:autoSpaceDN w:val="0"/>
        <w:adjustRightInd w:val="0"/>
        <w:spacing w:after="60"/>
        <w:ind w:left="480" w:hanging="480"/>
        <w:jc w:val="both"/>
        <w:rPr>
          <w:sz w:val="22"/>
        </w:rPr>
      </w:pPr>
      <w:r>
        <w:rPr>
          <w:sz w:val="22"/>
        </w:rPr>
        <w:t xml:space="preserve">Burhansyah, R. </w:t>
      </w:r>
      <w:r w:rsidR="00DE41F2" w:rsidRPr="00DE41F2">
        <w:rPr>
          <w:sz w:val="22"/>
        </w:rPr>
        <w:t xml:space="preserve">2016. </w:t>
      </w:r>
      <w:r w:rsidRPr="00DE41F2">
        <w:rPr>
          <w:sz w:val="22"/>
        </w:rPr>
        <w:t>Efisiensi Teknis Usahatani Padi Tadah Hujan Di Kawasan Perbatasan Kabupaten Sambas Dengan Pendekatan Stochastic Frontier Fungsi Produksi (Kasus Di Desa Sebubus, Kecamatan Paloh)</w:t>
      </w:r>
      <w:r w:rsidR="00DE41F2" w:rsidRPr="00DE41F2">
        <w:rPr>
          <w:sz w:val="22"/>
        </w:rPr>
        <w:t xml:space="preserve">. </w:t>
      </w:r>
      <w:r w:rsidR="00DE41F2" w:rsidRPr="00DE41F2">
        <w:rPr>
          <w:i/>
          <w:iCs/>
          <w:sz w:val="22"/>
        </w:rPr>
        <w:t>Informatika Pertanian</w:t>
      </w:r>
      <w:r w:rsidR="00DE41F2" w:rsidRPr="00DE41F2">
        <w:rPr>
          <w:sz w:val="22"/>
        </w:rPr>
        <w:t xml:space="preserve">, </w:t>
      </w:r>
      <w:r w:rsidR="00DE41F2" w:rsidRPr="00DE41F2">
        <w:rPr>
          <w:i/>
          <w:iCs/>
          <w:sz w:val="22"/>
        </w:rPr>
        <w:t>25</w:t>
      </w:r>
      <w:r w:rsidR="00DE41F2" w:rsidRPr="00DE41F2">
        <w:rPr>
          <w:sz w:val="22"/>
        </w:rPr>
        <w:t>(2), 163–170. Retrieved from http://ejurnal.litbang.pertanian.go.id/index.php/IP/article/view/8566/7392</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Gultom,</w:t>
      </w:r>
      <w:r w:rsidR="008C6BBA">
        <w:rPr>
          <w:sz w:val="22"/>
        </w:rPr>
        <w:t xml:space="preserve"> L., Winandi, R., &amp; Jahroh, S. 2016</w:t>
      </w:r>
      <w:r w:rsidRPr="00DE41F2">
        <w:rPr>
          <w:sz w:val="22"/>
        </w:rPr>
        <w:t xml:space="preserve">. Analisis Efisiensi Teknis Usahatani Padi Semi Organik Di Kecamatan Cigombong, Bogor. </w:t>
      </w:r>
      <w:r w:rsidRPr="00DE41F2">
        <w:rPr>
          <w:i/>
          <w:iCs/>
          <w:sz w:val="22"/>
        </w:rPr>
        <w:t>Informatika Pertanian</w:t>
      </w:r>
      <w:r w:rsidRPr="00DE41F2">
        <w:rPr>
          <w:sz w:val="22"/>
        </w:rPr>
        <w:t xml:space="preserve">, </w:t>
      </w:r>
      <w:r w:rsidRPr="00DE41F2">
        <w:rPr>
          <w:i/>
          <w:iCs/>
          <w:sz w:val="22"/>
        </w:rPr>
        <w:t>23</w:t>
      </w:r>
      <w:r w:rsidRPr="00DE41F2">
        <w:rPr>
          <w:sz w:val="22"/>
        </w:rPr>
        <w:t>(1), 7. https://doi.org/10.21082/ip.v23n1.2014.p7-18</w:t>
      </w:r>
    </w:p>
    <w:p w:rsidR="00DE41F2" w:rsidRPr="00DE41F2" w:rsidRDefault="008C6BBA" w:rsidP="00DE41F2">
      <w:pPr>
        <w:widowControl w:val="0"/>
        <w:autoSpaceDE w:val="0"/>
        <w:autoSpaceDN w:val="0"/>
        <w:adjustRightInd w:val="0"/>
        <w:spacing w:after="60"/>
        <w:ind w:left="480" w:hanging="480"/>
        <w:jc w:val="both"/>
        <w:rPr>
          <w:sz w:val="22"/>
        </w:rPr>
      </w:pPr>
      <w:r>
        <w:rPr>
          <w:sz w:val="22"/>
        </w:rPr>
        <w:t>Hasan, F. 2019</w:t>
      </w:r>
      <w:r w:rsidR="00DE41F2" w:rsidRPr="00DE41F2">
        <w:rPr>
          <w:sz w:val="22"/>
        </w:rPr>
        <w:t xml:space="preserve">. Efisiensi Keuntungan Usahatani Bawang Merah di Kabupaten Nganjuk : Pendekatan Stokastik Frontier. </w:t>
      </w:r>
      <w:r w:rsidR="00DE41F2" w:rsidRPr="00DE41F2">
        <w:rPr>
          <w:i/>
          <w:iCs/>
          <w:sz w:val="22"/>
        </w:rPr>
        <w:t>Jurnal Sosial Economic of Agriculture</w:t>
      </w:r>
      <w:r w:rsidR="00DE41F2" w:rsidRPr="00DE41F2">
        <w:rPr>
          <w:sz w:val="22"/>
        </w:rPr>
        <w:t xml:space="preserve">, </w:t>
      </w:r>
      <w:r w:rsidR="00DE41F2" w:rsidRPr="00DE41F2">
        <w:rPr>
          <w:i/>
          <w:iCs/>
          <w:sz w:val="22"/>
        </w:rPr>
        <w:t>8</w:t>
      </w:r>
      <w:r w:rsidR="00DE41F2" w:rsidRPr="00DE41F2">
        <w:rPr>
          <w:sz w:val="22"/>
        </w:rPr>
        <w:t>(1), 94–103.</w:t>
      </w:r>
    </w:p>
    <w:p w:rsidR="00DE41F2" w:rsidRPr="00DE41F2" w:rsidRDefault="00DE41F2" w:rsidP="00DE41F2">
      <w:pPr>
        <w:widowControl w:val="0"/>
        <w:autoSpaceDE w:val="0"/>
        <w:autoSpaceDN w:val="0"/>
        <w:adjustRightInd w:val="0"/>
        <w:spacing w:after="60"/>
        <w:ind w:left="480" w:hanging="480"/>
        <w:jc w:val="both"/>
        <w:rPr>
          <w:sz w:val="22"/>
        </w:rPr>
      </w:pPr>
      <w:r>
        <w:rPr>
          <w:sz w:val="22"/>
        </w:rPr>
        <w:t>Hasnah, &amp; Hendriani, R. 2018</w:t>
      </w:r>
      <w:r w:rsidRPr="00DE41F2">
        <w:rPr>
          <w:sz w:val="22"/>
        </w:rPr>
        <w:t xml:space="preserve">. Technical Efficiency of Lampai Kuning Rice in Sijunjung, West Sumatra. </w:t>
      </w:r>
      <w:r w:rsidRPr="00DE41F2">
        <w:rPr>
          <w:i/>
          <w:iCs/>
          <w:sz w:val="22"/>
        </w:rPr>
        <w:t>International Journal of Agricultural Sciences</w:t>
      </w:r>
      <w:r w:rsidRPr="00DE41F2">
        <w:rPr>
          <w:sz w:val="22"/>
        </w:rPr>
        <w:t xml:space="preserve">, </w:t>
      </w:r>
      <w:r w:rsidRPr="00DE41F2">
        <w:rPr>
          <w:i/>
          <w:iCs/>
          <w:sz w:val="22"/>
        </w:rPr>
        <w:t>2</w:t>
      </w:r>
      <w:r w:rsidRPr="00DE41F2">
        <w:rPr>
          <w:sz w:val="22"/>
        </w:rPr>
        <w:t>(2), 72–78. https://doi.org/10.25077/ijasc.2.2.72-78.2018</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Kea</w:t>
      </w:r>
      <w:r>
        <w:rPr>
          <w:sz w:val="22"/>
        </w:rPr>
        <w:t>, S., Li, H., &amp; Pich Linvolak. 2016</w:t>
      </w:r>
      <w:r w:rsidRPr="00DE41F2">
        <w:rPr>
          <w:sz w:val="22"/>
        </w:rPr>
        <w:t xml:space="preserve">. Technical Efficiency Analysis of Cambodian Household’s Rice Production. </w:t>
      </w:r>
      <w:r w:rsidRPr="00DE41F2">
        <w:rPr>
          <w:i/>
          <w:iCs/>
          <w:sz w:val="22"/>
        </w:rPr>
        <w:t>Global Journal Of Human Science : E-Econimics</w:t>
      </w:r>
      <w:r w:rsidRPr="00DE41F2">
        <w:rPr>
          <w:sz w:val="22"/>
        </w:rPr>
        <w:t xml:space="preserve">, </w:t>
      </w:r>
      <w:r w:rsidRPr="00DE41F2">
        <w:rPr>
          <w:i/>
          <w:iCs/>
          <w:sz w:val="22"/>
        </w:rPr>
        <w:t>15</w:t>
      </w:r>
      <w:r w:rsidRPr="00DE41F2">
        <w:rPr>
          <w:sz w:val="22"/>
        </w:rPr>
        <w:t>(3), 33–44.</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Kune, S. J., M</w:t>
      </w:r>
      <w:r>
        <w:rPr>
          <w:sz w:val="22"/>
        </w:rPr>
        <w:t>uhaimin, A. W., &amp; Setiawan, B. 2016</w:t>
      </w:r>
      <w:r w:rsidRPr="00DE41F2">
        <w:rPr>
          <w:sz w:val="22"/>
        </w:rPr>
        <w:t xml:space="preserve">. Analisis Efisiensi Teknis dan Alokatif Usahatani Jagung (Studi Kasus di Desa Bitefa Kecamatan Miomafo Timur Kabupaten Timor Tengah Utara). </w:t>
      </w:r>
      <w:r w:rsidRPr="00DE41F2">
        <w:rPr>
          <w:i/>
          <w:iCs/>
          <w:sz w:val="22"/>
        </w:rPr>
        <w:t>Agrimor</w:t>
      </w:r>
      <w:r w:rsidRPr="00DE41F2">
        <w:rPr>
          <w:sz w:val="22"/>
        </w:rPr>
        <w:t xml:space="preserve">, </w:t>
      </w:r>
      <w:r w:rsidRPr="00DE41F2">
        <w:rPr>
          <w:i/>
          <w:iCs/>
          <w:sz w:val="22"/>
        </w:rPr>
        <w:t>1</w:t>
      </w:r>
      <w:r w:rsidRPr="00DE41F2">
        <w:rPr>
          <w:sz w:val="22"/>
        </w:rPr>
        <w:t>(01), 3–6. https://doi.org/10.32938/ag.v1i01.23</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 xml:space="preserve">Nguyen, H. D., Ngo, T., Le, T. D. </w:t>
      </w:r>
      <w:r>
        <w:rPr>
          <w:sz w:val="22"/>
        </w:rPr>
        <w:t>Q., Ho, H., &amp; Nguyen, H. T. H. 2019</w:t>
      </w:r>
      <w:r w:rsidRPr="00DE41F2">
        <w:rPr>
          <w:sz w:val="22"/>
        </w:rPr>
        <w:t xml:space="preserve">. The role of knowledge in sustainable agriculture: Evidence from rice farms’ technical efficiency in Hanoi, Vietnam. </w:t>
      </w:r>
      <w:r w:rsidRPr="00DE41F2">
        <w:rPr>
          <w:i/>
          <w:iCs/>
          <w:sz w:val="22"/>
        </w:rPr>
        <w:t>Sustainability</w:t>
      </w:r>
      <w:r w:rsidRPr="00DE41F2">
        <w:rPr>
          <w:sz w:val="22"/>
        </w:rPr>
        <w:t xml:space="preserve">, </w:t>
      </w:r>
      <w:r w:rsidRPr="00DE41F2">
        <w:rPr>
          <w:i/>
          <w:iCs/>
          <w:sz w:val="22"/>
        </w:rPr>
        <w:t>11</w:t>
      </w:r>
      <w:r w:rsidRPr="00DE41F2">
        <w:rPr>
          <w:sz w:val="22"/>
        </w:rPr>
        <w:t>, 1–10. https://doi.org/10.3390/su11092472</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Nuryani, S. H.</w:t>
      </w:r>
      <w:r>
        <w:rPr>
          <w:sz w:val="22"/>
        </w:rPr>
        <w:t xml:space="preserve"> U., Priyatmojo, A., &amp; Subejo. 2016</w:t>
      </w:r>
      <w:r w:rsidRPr="00DE41F2">
        <w:rPr>
          <w:sz w:val="22"/>
        </w:rPr>
        <w:t xml:space="preserve">. Penerapan Teknologi Tepat Guna Padi Sawah Spesifik Lokasi Di Dusun Ponggok Trimulyo Jetis Bantul. </w:t>
      </w:r>
      <w:r w:rsidRPr="00DE41F2">
        <w:rPr>
          <w:i/>
          <w:iCs/>
          <w:sz w:val="22"/>
        </w:rPr>
        <w:t>Indonesian Journal of Community Engagement</w:t>
      </w:r>
      <w:r w:rsidRPr="00DE41F2">
        <w:rPr>
          <w:sz w:val="22"/>
        </w:rPr>
        <w:t xml:space="preserve">, </w:t>
      </w:r>
      <w:r w:rsidRPr="00DE41F2">
        <w:rPr>
          <w:i/>
          <w:iCs/>
          <w:sz w:val="22"/>
        </w:rPr>
        <w:t>1</w:t>
      </w:r>
      <w:r w:rsidRPr="00DE41F2">
        <w:rPr>
          <w:sz w:val="22"/>
        </w:rPr>
        <w:t>(2), 239–254.</w:t>
      </w:r>
    </w:p>
    <w:p w:rsidR="00DE41F2" w:rsidRPr="00DE41F2" w:rsidRDefault="00DE41F2" w:rsidP="00DE41F2">
      <w:pPr>
        <w:widowControl w:val="0"/>
        <w:autoSpaceDE w:val="0"/>
        <w:autoSpaceDN w:val="0"/>
        <w:adjustRightInd w:val="0"/>
        <w:spacing w:after="60"/>
        <w:ind w:left="480" w:hanging="480"/>
        <w:jc w:val="both"/>
        <w:rPr>
          <w:sz w:val="22"/>
        </w:rPr>
      </w:pPr>
      <w:r>
        <w:rPr>
          <w:sz w:val="22"/>
        </w:rPr>
        <w:t>Prayoga, A. 2010</w:t>
      </w:r>
      <w:r w:rsidRPr="00DE41F2">
        <w:rPr>
          <w:sz w:val="22"/>
        </w:rPr>
        <w:t xml:space="preserve">. Produktivitas dan Efisiensi Teknis Usahatani Padi Organik Lahan Sawah. </w:t>
      </w:r>
      <w:r w:rsidRPr="00DE41F2">
        <w:rPr>
          <w:i/>
          <w:iCs/>
          <w:sz w:val="22"/>
        </w:rPr>
        <w:t>Jurnal Agro Ekonomi</w:t>
      </w:r>
      <w:r w:rsidRPr="00DE41F2">
        <w:rPr>
          <w:sz w:val="22"/>
        </w:rPr>
        <w:t xml:space="preserve">, </w:t>
      </w:r>
      <w:r w:rsidRPr="00DE41F2">
        <w:rPr>
          <w:i/>
          <w:iCs/>
          <w:sz w:val="22"/>
        </w:rPr>
        <w:t>28</w:t>
      </w:r>
      <w:r w:rsidRPr="00DE41F2">
        <w:rPr>
          <w:sz w:val="22"/>
        </w:rPr>
        <w:t>(1), 1–19. https://doi.org/10.21082/jae.v28n1.2010.1-19</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Purwanti, A. (2010). Pertanian Organik Mengatasi Perubahan Iklim dan Tingkat Ketahanan Pangan.</w:t>
      </w:r>
    </w:p>
    <w:p w:rsidR="00DE41F2" w:rsidRPr="00DE41F2" w:rsidRDefault="00DE41F2" w:rsidP="00DE41F2">
      <w:pPr>
        <w:widowControl w:val="0"/>
        <w:autoSpaceDE w:val="0"/>
        <w:autoSpaceDN w:val="0"/>
        <w:adjustRightInd w:val="0"/>
        <w:spacing w:after="60"/>
        <w:ind w:left="480" w:hanging="480"/>
        <w:jc w:val="both"/>
        <w:rPr>
          <w:sz w:val="22"/>
        </w:rPr>
      </w:pPr>
      <w:r>
        <w:rPr>
          <w:sz w:val="22"/>
        </w:rPr>
        <w:t>Rahman, S. 2003</w:t>
      </w:r>
      <w:r w:rsidRPr="00DE41F2">
        <w:rPr>
          <w:sz w:val="22"/>
        </w:rPr>
        <w:t xml:space="preserve">. Profit Efficiency Among Bangladeshi Rice Farmers. </w:t>
      </w:r>
      <w:r w:rsidRPr="00DE41F2">
        <w:rPr>
          <w:i/>
          <w:iCs/>
          <w:sz w:val="22"/>
        </w:rPr>
        <w:t>International Conference of Agricultural Economists</w:t>
      </w:r>
      <w:r w:rsidRPr="00DE41F2">
        <w:rPr>
          <w:sz w:val="22"/>
        </w:rPr>
        <w:t>, 591–604. https://doi.org/10.1016/j.foodpol.2003.10.001</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Saragih, F. L., Indah, P. N., &amp; Widayanti,</w:t>
      </w:r>
      <w:r>
        <w:rPr>
          <w:sz w:val="22"/>
        </w:rPr>
        <w:t xml:space="preserve"> S. 2017</w:t>
      </w:r>
      <w:r w:rsidRPr="00DE41F2">
        <w:rPr>
          <w:sz w:val="22"/>
        </w:rPr>
        <w:t xml:space="preserve">. Analisis Efisiensi Faktor-Faktor roduksi Usahatani Padi Organik Dengan Padi Anorganik di Desa Sumberngepoh Kecamatan Lawang Kabupaten Malang. </w:t>
      </w:r>
      <w:r w:rsidRPr="00DE41F2">
        <w:rPr>
          <w:i/>
          <w:iCs/>
          <w:sz w:val="22"/>
        </w:rPr>
        <w:t>Berkala Ilmiah Sgribisnis Agridevina</w:t>
      </w:r>
      <w:r w:rsidRPr="00DE41F2">
        <w:rPr>
          <w:sz w:val="22"/>
        </w:rPr>
        <w:t xml:space="preserve">, </w:t>
      </w:r>
      <w:r w:rsidRPr="00DE41F2">
        <w:rPr>
          <w:i/>
          <w:iCs/>
          <w:sz w:val="22"/>
        </w:rPr>
        <w:t>6</w:t>
      </w:r>
      <w:r w:rsidRPr="00DE41F2">
        <w:rPr>
          <w:sz w:val="22"/>
        </w:rPr>
        <w:t>(1), 43–54.</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Siwant</w:t>
      </w:r>
      <w:r>
        <w:rPr>
          <w:sz w:val="22"/>
        </w:rPr>
        <w:t xml:space="preserve">o, T., Sugiyanta, &amp; Melati, M. </w:t>
      </w:r>
      <w:r w:rsidRPr="00DE41F2">
        <w:rPr>
          <w:sz w:val="22"/>
        </w:rPr>
        <w:t xml:space="preserve">2015. Peran Pupuk Organik dalam Peningkatan Efisiensi Pupuk Anorganik pada Padi Sawah (Oryza sativa L.). </w:t>
      </w:r>
      <w:r w:rsidRPr="00DE41F2">
        <w:rPr>
          <w:i/>
          <w:iCs/>
          <w:sz w:val="22"/>
        </w:rPr>
        <w:t>Jurnal Agronomi Indonesia (Indonesian Journal of Agronomy)</w:t>
      </w:r>
      <w:r w:rsidRPr="00DE41F2">
        <w:rPr>
          <w:sz w:val="22"/>
        </w:rPr>
        <w:t xml:space="preserve">, </w:t>
      </w:r>
      <w:r w:rsidRPr="00DE41F2">
        <w:rPr>
          <w:i/>
          <w:iCs/>
          <w:sz w:val="22"/>
        </w:rPr>
        <w:t>43</w:t>
      </w:r>
      <w:r w:rsidRPr="00DE41F2">
        <w:rPr>
          <w:sz w:val="22"/>
        </w:rPr>
        <w:t>(1), 8–14. https://doi.org/10.24831/jai.v43i1.9582</w:t>
      </w:r>
    </w:p>
    <w:p w:rsidR="00DE41F2" w:rsidRPr="00DE41F2" w:rsidRDefault="00DE41F2" w:rsidP="00DE41F2">
      <w:pPr>
        <w:widowControl w:val="0"/>
        <w:autoSpaceDE w:val="0"/>
        <w:autoSpaceDN w:val="0"/>
        <w:adjustRightInd w:val="0"/>
        <w:spacing w:after="60"/>
        <w:ind w:left="480" w:hanging="480"/>
        <w:jc w:val="both"/>
        <w:rPr>
          <w:sz w:val="22"/>
        </w:rPr>
      </w:pPr>
      <w:r>
        <w:rPr>
          <w:sz w:val="22"/>
        </w:rPr>
        <w:t>Sutanto, R. 2002</w:t>
      </w:r>
      <w:r w:rsidRPr="00DE41F2">
        <w:rPr>
          <w:sz w:val="22"/>
        </w:rPr>
        <w:t xml:space="preserve">. </w:t>
      </w:r>
      <w:r w:rsidRPr="00DE41F2">
        <w:rPr>
          <w:i/>
          <w:iCs/>
          <w:sz w:val="22"/>
        </w:rPr>
        <w:t>Pertanian Organik Menuju Pertanian Alternatif Dan Berkelanjutan</w:t>
      </w:r>
      <w:r w:rsidRPr="00DE41F2">
        <w:rPr>
          <w:sz w:val="22"/>
        </w:rPr>
        <w:t>. Yogyakarta: Kanisius.</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Tempo.com. (2008). Kabupaten Malang Berambisi Menjadi Sentra Pertanian Organik.</w:t>
      </w:r>
    </w:p>
    <w:p w:rsidR="00DE41F2" w:rsidRPr="00DE41F2" w:rsidRDefault="00DE41F2" w:rsidP="00DE41F2">
      <w:pPr>
        <w:widowControl w:val="0"/>
        <w:autoSpaceDE w:val="0"/>
        <w:autoSpaceDN w:val="0"/>
        <w:adjustRightInd w:val="0"/>
        <w:spacing w:after="60"/>
        <w:ind w:left="480" w:hanging="480"/>
        <w:jc w:val="both"/>
        <w:rPr>
          <w:sz w:val="22"/>
        </w:rPr>
      </w:pPr>
      <w:r w:rsidRPr="00DE41F2">
        <w:rPr>
          <w:sz w:val="22"/>
        </w:rPr>
        <w:t>Tinaprilla, N., Kusnadi,</w:t>
      </w:r>
      <w:r>
        <w:rPr>
          <w:sz w:val="22"/>
        </w:rPr>
        <w:t xml:space="preserve"> N., Sanim, B., &amp; Hakim, D. B. 2013</w:t>
      </w:r>
      <w:r w:rsidRPr="00DE41F2">
        <w:rPr>
          <w:sz w:val="22"/>
        </w:rPr>
        <w:t xml:space="preserve">. Analisis Efisiensi Teknis Usahatani Padi Di Jawa Barat Indonesia. </w:t>
      </w:r>
      <w:r w:rsidRPr="00DE41F2">
        <w:rPr>
          <w:i/>
          <w:iCs/>
          <w:sz w:val="22"/>
        </w:rPr>
        <w:t>Agribusiness Journal</w:t>
      </w:r>
      <w:r w:rsidRPr="00DE41F2">
        <w:rPr>
          <w:sz w:val="22"/>
        </w:rPr>
        <w:t xml:space="preserve">, </w:t>
      </w:r>
      <w:r w:rsidRPr="00DE41F2">
        <w:rPr>
          <w:i/>
          <w:iCs/>
          <w:sz w:val="22"/>
        </w:rPr>
        <w:t>7</w:t>
      </w:r>
      <w:r w:rsidRPr="00DE41F2">
        <w:rPr>
          <w:sz w:val="22"/>
        </w:rPr>
        <w:t>(1), 15–34. https://doi.org/10.15408/aj.v7i1.5168</w:t>
      </w:r>
    </w:p>
    <w:p w:rsidR="00DE41F2" w:rsidRPr="00DE41F2" w:rsidRDefault="00DE41F2" w:rsidP="00DE41F2">
      <w:pPr>
        <w:widowControl w:val="0"/>
        <w:autoSpaceDE w:val="0"/>
        <w:autoSpaceDN w:val="0"/>
        <w:adjustRightInd w:val="0"/>
        <w:spacing w:after="60"/>
        <w:ind w:left="480" w:hanging="480"/>
        <w:jc w:val="both"/>
        <w:rPr>
          <w:sz w:val="22"/>
        </w:rPr>
      </w:pPr>
      <w:r>
        <w:rPr>
          <w:sz w:val="22"/>
        </w:rPr>
        <w:t>Widayanti, S., &amp; Yuliati, N. 2007</w:t>
      </w:r>
      <w:r w:rsidRPr="00DE41F2">
        <w:rPr>
          <w:sz w:val="22"/>
        </w:rPr>
        <w:t xml:space="preserve">. Kajian Ekonomi Pada Usahatani Padi Organik di Desa Sumberngepoh Kecamatan Lawang Kabuaten Malang. </w:t>
      </w:r>
      <w:r w:rsidRPr="00DE41F2">
        <w:rPr>
          <w:i/>
          <w:iCs/>
          <w:sz w:val="22"/>
        </w:rPr>
        <w:t>J-SEP</w:t>
      </w:r>
      <w:r w:rsidRPr="00DE41F2">
        <w:rPr>
          <w:sz w:val="22"/>
        </w:rPr>
        <w:t xml:space="preserve">, </w:t>
      </w:r>
      <w:r w:rsidRPr="00DE41F2">
        <w:rPr>
          <w:i/>
          <w:iCs/>
          <w:sz w:val="22"/>
        </w:rPr>
        <w:t>1</w:t>
      </w:r>
      <w:r w:rsidRPr="00DE41F2">
        <w:rPr>
          <w:sz w:val="22"/>
        </w:rPr>
        <w:t>(2), 1–7.</w:t>
      </w:r>
      <w:bookmarkEnd w:id="59"/>
    </w:p>
    <w:p w:rsidR="00AB5797" w:rsidRPr="00DE41F2" w:rsidRDefault="00DE41F2" w:rsidP="00DE41F2">
      <w:pPr>
        <w:spacing w:after="60"/>
        <w:ind w:left="720" w:hanging="720"/>
        <w:jc w:val="both"/>
        <w:rPr>
          <w:rFonts w:eastAsia="Calibri"/>
          <w:sz w:val="22"/>
          <w:szCs w:val="22"/>
        </w:rPr>
      </w:pPr>
      <w:r w:rsidRPr="00DE41F2">
        <w:rPr>
          <w:rFonts w:eastAsia="Calibri"/>
          <w:sz w:val="22"/>
          <w:szCs w:val="22"/>
        </w:rPr>
        <w:fldChar w:fldCharType="end"/>
      </w:r>
    </w:p>
    <w:sectPr w:rsidR="00AB5797" w:rsidRPr="00DE41F2" w:rsidSect="005F45ED">
      <w:headerReference w:type="even" r:id="rId11"/>
      <w:headerReference w:type="default" r:id="rId12"/>
      <w:footerReference w:type="even" r:id="rId13"/>
      <w:footerReference w:type="default" r:id="rId14"/>
      <w:headerReference w:type="first" r:id="rId15"/>
      <w:footerReference w:type="first" r:id="rId16"/>
      <w:pgSz w:w="11907" w:h="16840" w:code="9"/>
      <w:pgMar w:top="2251" w:right="1287" w:bottom="2342" w:left="2251" w:header="1418" w:footer="992"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5855" w:rsidRDefault="00785855">
      <w:r>
        <w:separator/>
      </w:r>
    </w:p>
  </w:endnote>
  <w:endnote w:type="continuationSeparator" w:id="0">
    <w:p w:rsidR="00785855" w:rsidRDefault="00785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IDFont+F7">
    <w:altName w:val="MS Mincho"/>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BB" w:rsidRDefault="00355920" w:rsidP="00017B05">
    <w:pPr>
      <w:pStyle w:val="Footer"/>
      <w:ind w:right="360"/>
    </w:pPr>
    <w:r>
      <w:rPr>
        <w:sz w:val="20"/>
        <w:szCs w:val="20"/>
      </w:rPr>
      <w:t>JEPA, ISSN: 2614-4670 (p), ISSN: 2598-8174 (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D35" w:rsidRDefault="00355920" w:rsidP="00762D35">
    <w:pPr>
      <w:pStyle w:val="Footer"/>
      <w:tabs>
        <w:tab w:val="clear" w:pos="8640"/>
      </w:tabs>
      <w:jc w:val="right"/>
    </w:pPr>
    <w:r>
      <w:rPr>
        <w:sz w:val="20"/>
        <w:szCs w:val="20"/>
      </w:rPr>
      <w:t>JEPA, ISSN: 2614-4670 (p), ISSN: 2598-8174 (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5AF2" w:rsidRDefault="00715AF2">
    <w:pPr>
      <w:pStyle w:val="Footer"/>
    </w:pPr>
    <w:r w:rsidRPr="005E66BA">
      <w:rPr>
        <w:sz w:val="20"/>
      </w:rPr>
      <w:t>https://doi.</w:t>
    </w:r>
    <w:r w:rsidR="007D1B0D">
      <w:rPr>
        <w:sz w:val="20"/>
      </w:rPr>
      <w:t>org/10.21776/ub.jepa.2018.000.00</w:t>
    </w:r>
    <w:r w:rsidRPr="005E66BA">
      <w:rPr>
        <w:sz w:val="20"/>
      </w:rPr>
      <w:t>.</w:t>
    </w:r>
    <w:r w:rsidR="007D1B0D">
      <w:rPr>
        <w:sz w:val="20"/>
      </w:rPr>
      <w:t>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5855" w:rsidRDefault="00785855">
      <w:r>
        <w:separator/>
      </w:r>
    </w:p>
  </w:footnote>
  <w:footnote w:type="continuationSeparator" w:id="0">
    <w:p w:rsidR="00785855" w:rsidRDefault="007858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BB" w:rsidRPr="00C53703" w:rsidRDefault="00922479" w:rsidP="007F0E29">
    <w:pPr>
      <w:pStyle w:val="Header"/>
      <w:tabs>
        <w:tab w:val="clear" w:pos="8640"/>
        <w:tab w:val="right" w:pos="8370"/>
      </w:tabs>
      <w:rPr>
        <w:sz w:val="20"/>
        <w:lang w:val="en-US"/>
      </w:rPr>
    </w:pPr>
    <w:r w:rsidRPr="00922479">
      <w:rPr>
        <w:sz w:val="20"/>
      </w:rPr>
      <w:fldChar w:fldCharType="begin"/>
    </w:r>
    <w:r w:rsidRPr="00922479">
      <w:rPr>
        <w:sz w:val="20"/>
      </w:rPr>
      <w:instrText xml:space="preserve"> PAGE   \* MERGEFORMAT </w:instrText>
    </w:r>
    <w:r w:rsidRPr="00922479">
      <w:rPr>
        <w:sz w:val="20"/>
      </w:rPr>
      <w:fldChar w:fldCharType="separate"/>
    </w:r>
    <w:r w:rsidR="00A55AFE">
      <w:rPr>
        <w:sz w:val="20"/>
      </w:rPr>
      <w:t>12</w:t>
    </w:r>
    <w:r w:rsidRPr="00922479">
      <w:rPr>
        <w:sz w:val="20"/>
      </w:rPr>
      <w:fldChar w:fldCharType="end"/>
    </w:r>
    <w:r w:rsidR="00F53E35">
      <w:rPr>
        <w:sz w:val="20"/>
      </w:rPr>
      <w:tab/>
    </w:r>
    <w:r w:rsidR="00CC5758">
      <w:rPr>
        <w:sz w:val="20"/>
      </w:rPr>
      <w:tab/>
    </w:r>
    <w:r w:rsidR="00355920">
      <w:rPr>
        <w:sz w:val="20"/>
        <w:szCs w:val="20"/>
      </w:rPr>
      <w:t>JEPA, 2</w:t>
    </w:r>
    <w:r w:rsidR="009006D6">
      <w:rPr>
        <w:sz w:val="20"/>
        <w:szCs w:val="20"/>
      </w:rPr>
      <w:t xml:space="preserve"> (3</w:t>
    </w:r>
    <w:r w:rsidR="00355920">
      <w:rPr>
        <w:sz w:val="20"/>
        <w:szCs w:val="20"/>
      </w:rPr>
      <w:t>),</w:t>
    </w:r>
    <w:r w:rsidR="00355920" w:rsidRPr="001D59D8">
      <w:rPr>
        <w:sz w:val="20"/>
        <w:szCs w:val="20"/>
      </w:rPr>
      <w:t xml:space="preserve"> </w:t>
    </w:r>
    <w:r w:rsidR="00355920">
      <w:rPr>
        <w:sz w:val="20"/>
        <w:szCs w:val="20"/>
      </w:rPr>
      <w:t>2018</w:t>
    </w:r>
    <w:r w:rsidR="00C53703">
      <w:rPr>
        <w:sz w:val="20"/>
        <w:szCs w:val="20"/>
      </w:rPr>
      <w:t xml:space="preserve">: </w:t>
    </w:r>
    <w:r w:rsidR="00FD675A">
      <w:rPr>
        <w:sz w:val="20"/>
        <w:szCs w:val="20"/>
        <w:lang w:val="en-US"/>
      </w:rPr>
      <w:t>194</w:t>
    </w:r>
    <w:r w:rsidR="00570791">
      <w:rPr>
        <w:sz w:val="20"/>
        <w:szCs w:val="20"/>
        <w:lang w:val="en-US"/>
      </w:rPr>
      <w:t>-</w:t>
    </w:r>
    <w:r w:rsidR="00FD675A">
      <w:rPr>
        <w:sz w:val="20"/>
        <w:szCs w:val="20"/>
        <w:lang w:val="en-US"/>
      </w:rPr>
      <w:t>20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BB" w:rsidRPr="0072760E" w:rsidRDefault="00D90FBB" w:rsidP="00F62F49">
    <w:pPr>
      <w:pStyle w:val="Header"/>
      <w:framePr w:wrap="around" w:vAnchor="text" w:hAnchor="margin" w:xAlign="outside" w:y="1"/>
      <w:rPr>
        <w:rStyle w:val="PageNumber"/>
        <w:sz w:val="20"/>
        <w:szCs w:val="22"/>
      </w:rPr>
    </w:pPr>
    <w:r w:rsidRPr="0072760E">
      <w:rPr>
        <w:rStyle w:val="PageNumber"/>
        <w:sz w:val="20"/>
        <w:szCs w:val="22"/>
      </w:rPr>
      <w:fldChar w:fldCharType="begin"/>
    </w:r>
    <w:r w:rsidRPr="0072760E">
      <w:rPr>
        <w:rStyle w:val="PageNumber"/>
        <w:sz w:val="20"/>
        <w:szCs w:val="22"/>
      </w:rPr>
      <w:instrText xml:space="preserve">PAGE  </w:instrText>
    </w:r>
    <w:r w:rsidRPr="0072760E">
      <w:rPr>
        <w:rStyle w:val="PageNumber"/>
        <w:sz w:val="20"/>
        <w:szCs w:val="22"/>
      </w:rPr>
      <w:fldChar w:fldCharType="separate"/>
    </w:r>
    <w:r w:rsidR="00A55AFE">
      <w:rPr>
        <w:rStyle w:val="PageNumber"/>
        <w:sz w:val="20"/>
        <w:szCs w:val="22"/>
      </w:rPr>
      <w:t>11</w:t>
    </w:r>
    <w:r w:rsidRPr="0072760E">
      <w:rPr>
        <w:rStyle w:val="PageNumber"/>
        <w:sz w:val="20"/>
        <w:szCs w:val="22"/>
      </w:rPr>
      <w:fldChar w:fldCharType="end"/>
    </w:r>
  </w:p>
  <w:p w:rsidR="00D90FBB" w:rsidRPr="007C79D0" w:rsidRDefault="00DD1119" w:rsidP="00A62D9E">
    <w:pPr>
      <w:tabs>
        <w:tab w:val="left" w:leader="dot" w:pos="8010"/>
      </w:tabs>
      <w:rPr>
        <w:b/>
        <w:i/>
        <w:sz w:val="20"/>
        <w:szCs w:val="20"/>
      </w:rPr>
    </w:pPr>
    <w:r>
      <w:rPr>
        <w:i/>
        <w:sz w:val="20"/>
      </w:rPr>
      <w:t>Tutik Cahyati</w:t>
    </w:r>
    <w:r w:rsidR="00297CBB" w:rsidRPr="00297CBB">
      <w:rPr>
        <w:i/>
        <w:sz w:val="20"/>
      </w:rPr>
      <w:t xml:space="preserve"> </w:t>
    </w:r>
    <w:r w:rsidR="00D90FBB">
      <w:rPr>
        <w:b/>
        <w:sz w:val="20"/>
        <w:szCs w:val="20"/>
      </w:rPr>
      <w:t xml:space="preserve">– </w:t>
    </w:r>
    <w:r>
      <w:rPr>
        <w:i/>
        <w:sz w:val="20"/>
        <w:szCs w:val="20"/>
      </w:rPr>
      <w:t>Efisiensi Teknis Usahatani Padi Organik</w:t>
    </w:r>
    <w:r w:rsidR="00DA418D" w:rsidRPr="00297CBB">
      <w:rPr>
        <w:i/>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920" w:rsidRDefault="00355920" w:rsidP="00355920">
    <w:pPr>
      <w:tabs>
        <w:tab w:val="right" w:pos="8370"/>
      </w:tabs>
      <w:rPr>
        <w:sz w:val="20"/>
        <w:szCs w:val="20"/>
      </w:rPr>
    </w:pPr>
    <w:r>
      <w:rPr>
        <w:sz w:val="20"/>
        <w:szCs w:val="20"/>
      </w:rPr>
      <w:t>Jurnal Ekonomi Pertanian dan Agribisnis (JEPA)</w:t>
    </w:r>
    <w:r>
      <w:rPr>
        <w:sz w:val="20"/>
        <w:szCs w:val="20"/>
      </w:rPr>
      <w:tab/>
      <w:t>ISSN: 2614-4670 (p), ISSN: 2598-8174 (e)</w:t>
    </w:r>
  </w:p>
  <w:p w:rsidR="00355920" w:rsidRPr="0038398A" w:rsidRDefault="00D4042C" w:rsidP="00355920">
    <w:pPr>
      <w:rPr>
        <w:sz w:val="20"/>
        <w:szCs w:val="20"/>
      </w:rPr>
    </w:pPr>
    <w:r>
      <w:rPr>
        <w:sz w:val="20"/>
        <w:szCs w:val="20"/>
      </w:rPr>
      <w:t>Volume 0, Nomor 0</w:t>
    </w:r>
    <w:r w:rsidR="00355920" w:rsidRPr="001D59D8">
      <w:rPr>
        <w:sz w:val="20"/>
        <w:szCs w:val="20"/>
      </w:rPr>
      <w:t xml:space="preserve"> </w:t>
    </w:r>
    <w:r w:rsidR="00355920">
      <w:rPr>
        <w:sz w:val="20"/>
        <w:szCs w:val="20"/>
      </w:rPr>
      <w:t>(</w:t>
    </w:r>
    <w:r>
      <w:rPr>
        <w:sz w:val="20"/>
        <w:szCs w:val="20"/>
        <w:lang w:val="en-US"/>
      </w:rPr>
      <w:t>0000</w:t>
    </w:r>
    <w:r w:rsidR="000D50A3">
      <w:rPr>
        <w:sz w:val="20"/>
        <w:szCs w:val="20"/>
      </w:rPr>
      <w:t xml:space="preserve">): </w:t>
    </w:r>
    <w:r>
      <w:rPr>
        <w:sz w:val="20"/>
        <w:szCs w:val="20"/>
        <w:lang w:val="en-US"/>
      </w:rPr>
      <w:t>000</w:t>
    </w:r>
    <w:r w:rsidR="00FD675A">
      <w:rPr>
        <w:sz w:val="20"/>
        <w:szCs w:val="20"/>
        <w:lang w:val="en-US"/>
      </w:rPr>
      <w:t>-</w:t>
    </w:r>
    <w:r>
      <w:rPr>
        <w:sz w:val="20"/>
        <w:szCs w:val="20"/>
        <w:lang w:val="en-US"/>
      </w:rPr>
      <w:t>000</w:t>
    </w:r>
  </w:p>
  <w:p w:rsidR="00D90FBB" w:rsidRPr="003A2A0B" w:rsidRDefault="00D90FBB" w:rsidP="00F62F49">
    <w:pP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D609E"/>
    <w:multiLevelType w:val="hybridMultilevel"/>
    <w:tmpl w:val="0C1E1FF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D0E4CB5"/>
    <w:multiLevelType w:val="hybridMultilevel"/>
    <w:tmpl w:val="6FF487E8"/>
    <w:lvl w:ilvl="0" w:tplc="90AA66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22D3262B"/>
    <w:multiLevelType w:val="hybridMultilevel"/>
    <w:tmpl w:val="B4F0F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89D50DB"/>
    <w:multiLevelType w:val="hybridMultilevel"/>
    <w:tmpl w:val="7D9A0F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BC137DE"/>
    <w:multiLevelType w:val="hybridMultilevel"/>
    <w:tmpl w:val="0324B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A65C1"/>
    <w:multiLevelType w:val="hybridMultilevel"/>
    <w:tmpl w:val="BF12A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1E36E9"/>
    <w:multiLevelType w:val="multilevel"/>
    <w:tmpl w:val="2646BA4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7">
    <w:nsid w:val="3DBD4C7A"/>
    <w:multiLevelType w:val="hybridMultilevel"/>
    <w:tmpl w:val="11008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7C3314"/>
    <w:multiLevelType w:val="hybridMultilevel"/>
    <w:tmpl w:val="2C9CA3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8D3232"/>
    <w:multiLevelType w:val="hybridMultilevel"/>
    <w:tmpl w:val="5908F5E0"/>
    <w:lvl w:ilvl="0" w:tplc="37448A50">
      <w:start w:val="1"/>
      <w:numFmt w:val="lowerLetter"/>
      <w:lvlText w:val="%1."/>
      <w:lvlJc w:val="left"/>
      <w:pPr>
        <w:tabs>
          <w:tab w:val="num" w:pos="360"/>
        </w:tabs>
        <w:ind w:left="360" w:hanging="360"/>
      </w:pPr>
      <w:rPr>
        <w:rFonts w:ascii="Times New Roman" w:hAnsi="Times New Roman" w:cs="Times New Roman" w:hint="default"/>
        <w:b w:val="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0">
    <w:nsid w:val="517C45CD"/>
    <w:multiLevelType w:val="hybridMultilevel"/>
    <w:tmpl w:val="816A37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58403BF"/>
    <w:multiLevelType w:val="hybridMultilevel"/>
    <w:tmpl w:val="AD340E58"/>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3C7475"/>
    <w:multiLevelType w:val="hybridMultilevel"/>
    <w:tmpl w:val="1310C4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5F35593"/>
    <w:multiLevelType w:val="hybridMultilevel"/>
    <w:tmpl w:val="536245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73F33C9"/>
    <w:multiLevelType w:val="hybridMultilevel"/>
    <w:tmpl w:val="C262DED4"/>
    <w:lvl w:ilvl="0" w:tplc="8BDC157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6FC81269"/>
    <w:multiLevelType w:val="hybridMultilevel"/>
    <w:tmpl w:val="054445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D31B91"/>
    <w:multiLevelType w:val="multilevel"/>
    <w:tmpl w:val="00EA6C04"/>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7C82560F"/>
    <w:multiLevelType w:val="hybridMultilevel"/>
    <w:tmpl w:val="B67C35FE"/>
    <w:lvl w:ilvl="0" w:tplc="DD8CCA4E">
      <w:start w:val="1"/>
      <w:numFmt w:val="decimal"/>
      <w:lvlText w:val="%1."/>
      <w:lvlJc w:val="left"/>
      <w:pPr>
        <w:ind w:left="355" w:hanging="360"/>
      </w:pPr>
      <w:rPr>
        <w:rFonts w:hint="default"/>
      </w:rPr>
    </w:lvl>
    <w:lvl w:ilvl="1" w:tplc="04090019" w:tentative="1">
      <w:start w:val="1"/>
      <w:numFmt w:val="lowerLetter"/>
      <w:lvlText w:val="%2."/>
      <w:lvlJc w:val="left"/>
      <w:pPr>
        <w:ind w:left="1075" w:hanging="360"/>
      </w:pPr>
    </w:lvl>
    <w:lvl w:ilvl="2" w:tplc="0409001B" w:tentative="1">
      <w:start w:val="1"/>
      <w:numFmt w:val="lowerRoman"/>
      <w:lvlText w:val="%3."/>
      <w:lvlJc w:val="right"/>
      <w:pPr>
        <w:ind w:left="1795" w:hanging="180"/>
      </w:pPr>
    </w:lvl>
    <w:lvl w:ilvl="3" w:tplc="0409000F" w:tentative="1">
      <w:start w:val="1"/>
      <w:numFmt w:val="decimal"/>
      <w:lvlText w:val="%4."/>
      <w:lvlJc w:val="left"/>
      <w:pPr>
        <w:ind w:left="2515" w:hanging="360"/>
      </w:pPr>
    </w:lvl>
    <w:lvl w:ilvl="4" w:tplc="04090019" w:tentative="1">
      <w:start w:val="1"/>
      <w:numFmt w:val="lowerLetter"/>
      <w:lvlText w:val="%5."/>
      <w:lvlJc w:val="left"/>
      <w:pPr>
        <w:ind w:left="3235" w:hanging="360"/>
      </w:pPr>
    </w:lvl>
    <w:lvl w:ilvl="5" w:tplc="0409001B" w:tentative="1">
      <w:start w:val="1"/>
      <w:numFmt w:val="lowerRoman"/>
      <w:lvlText w:val="%6."/>
      <w:lvlJc w:val="right"/>
      <w:pPr>
        <w:ind w:left="3955" w:hanging="180"/>
      </w:pPr>
    </w:lvl>
    <w:lvl w:ilvl="6" w:tplc="0409000F" w:tentative="1">
      <w:start w:val="1"/>
      <w:numFmt w:val="decimal"/>
      <w:lvlText w:val="%7."/>
      <w:lvlJc w:val="left"/>
      <w:pPr>
        <w:ind w:left="4675" w:hanging="360"/>
      </w:pPr>
    </w:lvl>
    <w:lvl w:ilvl="7" w:tplc="04090019" w:tentative="1">
      <w:start w:val="1"/>
      <w:numFmt w:val="lowerLetter"/>
      <w:lvlText w:val="%8."/>
      <w:lvlJc w:val="left"/>
      <w:pPr>
        <w:ind w:left="5395" w:hanging="360"/>
      </w:pPr>
    </w:lvl>
    <w:lvl w:ilvl="8" w:tplc="0409001B" w:tentative="1">
      <w:start w:val="1"/>
      <w:numFmt w:val="lowerRoman"/>
      <w:lvlText w:val="%9."/>
      <w:lvlJc w:val="right"/>
      <w:pPr>
        <w:ind w:left="6115" w:hanging="180"/>
      </w:pPr>
    </w:lvl>
  </w:abstractNum>
  <w:abstractNum w:abstractNumId="18">
    <w:nsid w:val="7CD25368"/>
    <w:multiLevelType w:val="multilevel"/>
    <w:tmpl w:val="2BE2E540"/>
    <w:lvl w:ilvl="0">
      <w:start w:val="1"/>
      <w:numFmt w:val="decimal"/>
      <w:lvlText w:val="%1."/>
      <w:lvlJc w:val="left"/>
      <w:pPr>
        <w:ind w:left="360" w:hanging="360"/>
      </w:pPr>
      <w:rPr>
        <w:rFonts w:hint="default"/>
        <w:b w:val="0"/>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7"/>
  </w:num>
  <w:num w:numId="2">
    <w:abstractNumId w:val="15"/>
  </w:num>
  <w:num w:numId="3">
    <w:abstractNumId w:val="18"/>
  </w:num>
  <w:num w:numId="4">
    <w:abstractNumId w:val="4"/>
  </w:num>
  <w:num w:numId="5">
    <w:abstractNumId w:val="11"/>
  </w:num>
  <w:num w:numId="6">
    <w:abstractNumId w:val="17"/>
  </w:num>
  <w:num w:numId="7">
    <w:abstractNumId w:val="6"/>
  </w:num>
  <w:num w:numId="8">
    <w:abstractNumId w:val="3"/>
  </w:num>
  <w:num w:numId="9">
    <w:abstractNumId w:val="9"/>
  </w:num>
  <w:num w:numId="10">
    <w:abstractNumId w:val="8"/>
  </w:num>
  <w:num w:numId="11">
    <w:abstractNumId w:val="5"/>
  </w:num>
  <w:num w:numId="12">
    <w:abstractNumId w:val="1"/>
  </w:num>
  <w:num w:numId="13">
    <w:abstractNumId w:val="0"/>
  </w:num>
  <w:num w:numId="14">
    <w:abstractNumId w:val="12"/>
  </w:num>
  <w:num w:numId="15">
    <w:abstractNumId w:val="2"/>
  </w:num>
  <w:num w:numId="16">
    <w:abstractNumId w:val="16"/>
  </w:num>
  <w:num w:numId="17">
    <w:abstractNumId w:val="10"/>
  </w:num>
  <w:num w:numId="18">
    <w:abstractNumId w:val="13"/>
  </w:num>
  <w:num w:numId="19">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0CC"/>
    <w:rsid w:val="000023FA"/>
    <w:rsid w:val="00002F9F"/>
    <w:rsid w:val="00006910"/>
    <w:rsid w:val="00006A07"/>
    <w:rsid w:val="000072E7"/>
    <w:rsid w:val="00011F6E"/>
    <w:rsid w:val="000129FE"/>
    <w:rsid w:val="00012DCA"/>
    <w:rsid w:val="00017B05"/>
    <w:rsid w:val="00017B27"/>
    <w:rsid w:val="00021211"/>
    <w:rsid w:val="0002156C"/>
    <w:rsid w:val="000215EF"/>
    <w:rsid w:val="0002219F"/>
    <w:rsid w:val="00022468"/>
    <w:rsid w:val="0002319E"/>
    <w:rsid w:val="000232C9"/>
    <w:rsid w:val="000238E9"/>
    <w:rsid w:val="000238ED"/>
    <w:rsid w:val="00023F9F"/>
    <w:rsid w:val="00024CF5"/>
    <w:rsid w:val="000255BA"/>
    <w:rsid w:val="000269F2"/>
    <w:rsid w:val="00026DD4"/>
    <w:rsid w:val="0002766E"/>
    <w:rsid w:val="00027D8F"/>
    <w:rsid w:val="000347FA"/>
    <w:rsid w:val="00035707"/>
    <w:rsid w:val="00037E5E"/>
    <w:rsid w:val="000407E2"/>
    <w:rsid w:val="00040B6A"/>
    <w:rsid w:val="00041B51"/>
    <w:rsid w:val="00041E23"/>
    <w:rsid w:val="00046289"/>
    <w:rsid w:val="00047C3E"/>
    <w:rsid w:val="000543C1"/>
    <w:rsid w:val="00056F01"/>
    <w:rsid w:val="000601F6"/>
    <w:rsid w:val="00060399"/>
    <w:rsid w:val="00060DB8"/>
    <w:rsid w:val="00061507"/>
    <w:rsid w:val="000631DF"/>
    <w:rsid w:val="0006418A"/>
    <w:rsid w:val="00067D75"/>
    <w:rsid w:val="000708CD"/>
    <w:rsid w:val="000719ED"/>
    <w:rsid w:val="00071D78"/>
    <w:rsid w:val="000736F8"/>
    <w:rsid w:val="000747D1"/>
    <w:rsid w:val="00075876"/>
    <w:rsid w:val="00077D55"/>
    <w:rsid w:val="0008247A"/>
    <w:rsid w:val="00084735"/>
    <w:rsid w:val="00090060"/>
    <w:rsid w:val="00090376"/>
    <w:rsid w:val="00090D84"/>
    <w:rsid w:val="00090F70"/>
    <w:rsid w:val="000914D4"/>
    <w:rsid w:val="000923C3"/>
    <w:rsid w:val="0009770D"/>
    <w:rsid w:val="00097EFE"/>
    <w:rsid w:val="000A1F0E"/>
    <w:rsid w:val="000A37F9"/>
    <w:rsid w:val="000A69AC"/>
    <w:rsid w:val="000A7570"/>
    <w:rsid w:val="000A7E94"/>
    <w:rsid w:val="000B03D2"/>
    <w:rsid w:val="000B0B22"/>
    <w:rsid w:val="000B1742"/>
    <w:rsid w:val="000B1FAB"/>
    <w:rsid w:val="000B4BC2"/>
    <w:rsid w:val="000B5B69"/>
    <w:rsid w:val="000C05BF"/>
    <w:rsid w:val="000C1592"/>
    <w:rsid w:val="000C16A2"/>
    <w:rsid w:val="000C25E3"/>
    <w:rsid w:val="000C25E6"/>
    <w:rsid w:val="000C30A4"/>
    <w:rsid w:val="000C521E"/>
    <w:rsid w:val="000C5D81"/>
    <w:rsid w:val="000C7A4F"/>
    <w:rsid w:val="000D0C9F"/>
    <w:rsid w:val="000D1F47"/>
    <w:rsid w:val="000D2793"/>
    <w:rsid w:val="000D4844"/>
    <w:rsid w:val="000D50A3"/>
    <w:rsid w:val="000D5C81"/>
    <w:rsid w:val="000E06BE"/>
    <w:rsid w:val="000E0E67"/>
    <w:rsid w:val="000E10D6"/>
    <w:rsid w:val="000E236F"/>
    <w:rsid w:val="000E322D"/>
    <w:rsid w:val="000E4E4D"/>
    <w:rsid w:val="000E54EB"/>
    <w:rsid w:val="000E5BA3"/>
    <w:rsid w:val="000F1972"/>
    <w:rsid w:val="000F30B3"/>
    <w:rsid w:val="000F5234"/>
    <w:rsid w:val="000F72F5"/>
    <w:rsid w:val="001007BF"/>
    <w:rsid w:val="0010095F"/>
    <w:rsid w:val="00102A93"/>
    <w:rsid w:val="00104FDE"/>
    <w:rsid w:val="001062B7"/>
    <w:rsid w:val="00110E94"/>
    <w:rsid w:val="00112A28"/>
    <w:rsid w:val="001160A9"/>
    <w:rsid w:val="001163E2"/>
    <w:rsid w:val="00121449"/>
    <w:rsid w:val="0012145D"/>
    <w:rsid w:val="001218D0"/>
    <w:rsid w:val="0012195B"/>
    <w:rsid w:val="00121B61"/>
    <w:rsid w:val="00122B48"/>
    <w:rsid w:val="0012417D"/>
    <w:rsid w:val="001265EF"/>
    <w:rsid w:val="00127064"/>
    <w:rsid w:val="001273CF"/>
    <w:rsid w:val="001306C4"/>
    <w:rsid w:val="00130AA3"/>
    <w:rsid w:val="00131D18"/>
    <w:rsid w:val="00132741"/>
    <w:rsid w:val="001370C8"/>
    <w:rsid w:val="001441B5"/>
    <w:rsid w:val="00145773"/>
    <w:rsid w:val="0014613E"/>
    <w:rsid w:val="00151ECC"/>
    <w:rsid w:val="0015285D"/>
    <w:rsid w:val="0015288C"/>
    <w:rsid w:val="00152C12"/>
    <w:rsid w:val="001536DD"/>
    <w:rsid w:val="0015527C"/>
    <w:rsid w:val="00156494"/>
    <w:rsid w:val="00160A4F"/>
    <w:rsid w:val="00161596"/>
    <w:rsid w:val="00164E09"/>
    <w:rsid w:val="0016580C"/>
    <w:rsid w:val="00165D96"/>
    <w:rsid w:val="001700B5"/>
    <w:rsid w:val="001719C0"/>
    <w:rsid w:val="001720D0"/>
    <w:rsid w:val="001749BC"/>
    <w:rsid w:val="00174A48"/>
    <w:rsid w:val="001751FC"/>
    <w:rsid w:val="001752FA"/>
    <w:rsid w:val="001759E5"/>
    <w:rsid w:val="00177635"/>
    <w:rsid w:val="00180131"/>
    <w:rsid w:val="001803B8"/>
    <w:rsid w:val="00181011"/>
    <w:rsid w:val="00181DC8"/>
    <w:rsid w:val="00181FAB"/>
    <w:rsid w:val="00183803"/>
    <w:rsid w:val="001877BD"/>
    <w:rsid w:val="00187921"/>
    <w:rsid w:val="00191ACD"/>
    <w:rsid w:val="00191FD2"/>
    <w:rsid w:val="00194717"/>
    <w:rsid w:val="0019481A"/>
    <w:rsid w:val="001956C6"/>
    <w:rsid w:val="001965E7"/>
    <w:rsid w:val="00197D7F"/>
    <w:rsid w:val="001A1A19"/>
    <w:rsid w:val="001A3129"/>
    <w:rsid w:val="001A4164"/>
    <w:rsid w:val="001A568A"/>
    <w:rsid w:val="001A7123"/>
    <w:rsid w:val="001A79AD"/>
    <w:rsid w:val="001A7E98"/>
    <w:rsid w:val="001B1CE3"/>
    <w:rsid w:val="001B2526"/>
    <w:rsid w:val="001B43D3"/>
    <w:rsid w:val="001B5A17"/>
    <w:rsid w:val="001C3B68"/>
    <w:rsid w:val="001C42E8"/>
    <w:rsid w:val="001C47BE"/>
    <w:rsid w:val="001C5696"/>
    <w:rsid w:val="001D0211"/>
    <w:rsid w:val="001D10C2"/>
    <w:rsid w:val="001D16D0"/>
    <w:rsid w:val="001D6ACE"/>
    <w:rsid w:val="001D7EB6"/>
    <w:rsid w:val="001E5AB2"/>
    <w:rsid w:val="001F07CC"/>
    <w:rsid w:val="001F18D8"/>
    <w:rsid w:val="001F2FF0"/>
    <w:rsid w:val="001F5191"/>
    <w:rsid w:val="001F5884"/>
    <w:rsid w:val="001F6F1E"/>
    <w:rsid w:val="001F7456"/>
    <w:rsid w:val="001F7C4F"/>
    <w:rsid w:val="00200BCB"/>
    <w:rsid w:val="002026F4"/>
    <w:rsid w:val="00203F7E"/>
    <w:rsid w:val="002066F1"/>
    <w:rsid w:val="002112A0"/>
    <w:rsid w:val="002119C2"/>
    <w:rsid w:val="002120E5"/>
    <w:rsid w:val="00212822"/>
    <w:rsid w:val="002129CF"/>
    <w:rsid w:val="00216ED3"/>
    <w:rsid w:val="00217E17"/>
    <w:rsid w:val="00220CC2"/>
    <w:rsid w:val="00222147"/>
    <w:rsid w:val="00226944"/>
    <w:rsid w:val="00227945"/>
    <w:rsid w:val="002316AA"/>
    <w:rsid w:val="00231E4A"/>
    <w:rsid w:val="00232CF6"/>
    <w:rsid w:val="00233899"/>
    <w:rsid w:val="00235885"/>
    <w:rsid w:val="00236377"/>
    <w:rsid w:val="00240172"/>
    <w:rsid w:val="002409B6"/>
    <w:rsid w:val="002416EC"/>
    <w:rsid w:val="00243FB7"/>
    <w:rsid w:val="00244107"/>
    <w:rsid w:val="00244C18"/>
    <w:rsid w:val="00245557"/>
    <w:rsid w:val="00247006"/>
    <w:rsid w:val="00270879"/>
    <w:rsid w:val="002712D8"/>
    <w:rsid w:val="00277F2B"/>
    <w:rsid w:val="00282877"/>
    <w:rsid w:val="002830CE"/>
    <w:rsid w:val="0028471B"/>
    <w:rsid w:val="002850E5"/>
    <w:rsid w:val="00287667"/>
    <w:rsid w:val="00287BCB"/>
    <w:rsid w:val="00290E66"/>
    <w:rsid w:val="00291AE5"/>
    <w:rsid w:val="002923E4"/>
    <w:rsid w:val="00292A74"/>
    <w:rsid w:val="0029394E"/>
    <w:rsid w:val="002943AC"/>
    <w:rsid w:val="00294E28"/>
    <w:rsid w:val="00295BAC"/>
    <w:rsid w:val="00295FA2"/>
    <w:rsid w:val="002961D9"/>
    <w:rsid w:val="002973CB"/>
    <w:rsid w:val="00297CBB"/>
    <w:rsid w:val="002A0522"/>
    <w:rsid w:val="002A1F76"/>
    <w:rsid w:val="002A2341"/>
    <w:rsid w:val="002A48A2"/>
    <w:rsid w:val="002B1C5D"/>
    <w:rsid w:val="002B245F"/>
    <w:rsid w:val="002B2713"/>
    <w:rsid w:val="002B41DB"/>
    <w:rsid w:val="002B4768"/>
    <w:rsid w:val="002B50EF"/>
    <w:rsid w:val="002B7910"/>
    <w:rsid w:val="002C11FE"/>
    <w:rsid w:val="002C196E"/>
    <w:rsid w:val="002C239A"/>
    <w:rsid w:val="002C4B24"/>
    <w:rsid w:val="002C4DAC"/>
    <w:rsid w:val="002C5022"/>
    <w:rsid w:val="002C55DA"/>
    <w:rsid w:val="002D03D4"/>
    <w:rsid w:val="002D4505"/>
    <w:rsid w:val="002D5625"/>
    <w:rsid w:val="002D66EB"/>
    <w:rsid w:val="002E0642"/>
    <w:rsid w:val="002E0F6D"/>
    <w:rsid w:val="002E4563"/>
    <w:rsid w:val="002E6183"/>
    <w:rsid w:val="002E7AF2"/>
    <w:rsid w:val="002F065F"/>
    <w:rsid w:val="002F1268"/>
    <w:rsid w:val="002F2AA0"/>
    <w:rsid w:val="002F3410"/>
    <w:rsid w:val="002F3830"/>
    <w:rsid w:val="002F3A64"/>
    <w:rsid w:val="002F3CC2"/>
    <w:rsid w:val="002F5474"/>
    <w:rsid w:val="0030016C"/>
    <w:rsid w:val="003041F8"/>
    <w:rsid w:val="00304C65"/>
    <w:rsid w:val="00306430"/>
    <w:rsid w:val="0030759E"/>
    <w:rsid w:val="00307658"/>
    <w:rsid w:val="00310213"/>
    <w:rsid w:val="0031267D"/>
    <w:rsid w:val="003128C2"/>
    <w:rsid w:val="00313E54"/>
    <w:rsid w:val="003145EB"/>
    <w:rsid w:val="0031548A"/>
    <w:rsid w:val="0031629B"/>
    <w:rsid w:val="003218F5"/>
    <w:rsid w:val="0032227D"/>
    <w:rsid w:val="00323180"/>
    <w:rsid w:val="0032502D"/>
    <w:rsid w:val="0032564C"/>
    <w:rsid w:val="00327E02"/>
    <w:rsid w:val="00330039"/>
    <w:rsid w:val="0033003C"/>
    <w:rsid w:val="00330D9B"/>
    <w:rsid w:val="00331B57"/>
    <w:rsid w:val="00333433"/>
    <w:rsid w:val="00333F8C"/>
    <w:rsid w:val="0033623A"/>
    <w:rsid w:val="00337409"/>
    <w:rsid w:val="0034082D"/>
    <w:rsid w:val="003440BD"/>
    <w:rsid w:val="00344E2E"/>
    <w:rsid w:val="0034764C"/>
    <w:rsid w:val="0035298D"/>
    <w:rsid w:val="00352B11"/>
    <w:rsid w:val="00352FB0"/>
    <w:rsid w:val="00353695"/>
    <w:rsid w:val="00355920"/>
    <w:rsid w:val="00361348"/>
    <w:rsid w:val="00362718"/>
    <w:rsid w:val="00362C5D"/>
    <w:rsid w:val="0037233A"/>
    <w:rsid w:val="0037284B"/>
    <w:rsid w:val="0037389F"/>
    <w:rsid w:val="00373F16"/>
    <w:rsid w:val="00374861"/>
    <w:rsid w:val="00374A0E"/>
    <w:rsid w:val="00375D5A"/>
    <w:rsid w:val="0037747A"/>
    <w:rsid w:val="00377B1A"/>
    <w:rsid w:val="00381FFD"/>
    <w:rsid w:val="00382F99"/>
    <w:rsid w:val="0038398A"/>
    <w:rsid w:val="00384970"/>
    <w:rsid w:val="003867EF"/>
    <w:rsid w:val="0038797F"/>
    <w:rsid w:val="00387B3D"/>
    <w:rsid w:val="00387D0A"/>
    <w:rsid w:val="00390853"/>
    <w:rsid w:val="00394921"/>
    <w:rsid w:val="003955DE"/>
    <w:rsid w:val="003959A5"/>
    <w:rsid w:val="0039704F"/>
    <w:rsid w:val="003A0639"/>
    <w:rsid w:val="003A2A0B"/>
    <w:rsid w:val="003A3DAE"/>
    <w:rsid w:val="003A584D"/>
    <w:rsid w:val="003A6F6A"/>
    <w:rsid w:val="003A736A"/>
    <w:rsid w:val="003B1AA9"/>
    <w:rsid w:val="003B2013"/>
    <w:rsid w:val="003B36ED"/>
    <w:rsid w:val="003B41C9"/>
    <w:rsid w:val="003B434C"/>
    <w:rsid w:val="003B5590"/>
    <w:rsid w:val="003B5E4F"/>
    <w:rsid w:val="003B61B1"/>
    <w:rsid w:val="003B7F83"/>
    <w:rsid w:val="003C2DAD"/>
    <w:rsid w:val="003C4010"/>
    <w:rsid w:val="003C7075"/>
    <w:rsid w:val="003D4E2C"/>
    <w:rsid w:val="003D5824"/>
    <w:rsid w:val="003D6330"/>
    <w:rsid w:val="003D6E9A"/>
    <w:rsid w:val="003E04F5"/>
    <w:rsid w:val="003E096A"/>
    <w:rsid w:val="003E635F"/>
    <w:rsid w:val="003E7C6D"/>
    <w:rsid w:val="003F027B"/>
    <w:rsid w:val="003F080C"/>
    <w:rsid w:val="003F10FB"/>
    <w:rsid w:val="003F4AD7"/>
    <w:rsid w:val="003F5980"/>
    <w:rsid w:val="003F7508"/>
    <w:rsid w:val="004067A0"/>
    <w:rsid w:val="00407450"/>
    <w:rsid w:val="00407B8E"/>
    <w:rsid w:val="004111E7"/>
    <w:rsid w:val="004129E3"/>
    <w:rsid w:val="004153BF"/>
    <w:rsid w:val="00415FAC"/>
    <w:rsid w:val="00416DEA"/>
    <w:rsid w:val="00417CA6"/>
    <w:rsid w:val="00420C8C"/>
    <w:rsid w:val="00420C96"/>
    <w:rsid w:val="004228A7"/>
    <w:rsid w:val="00424608"/>
    <w:rsid w:val="00425106"/>
    <w:rsid w:val="004263A4"/>
    <w:rsid w:val="004266F1"/>
    <w:rsid w:val="00426E97"/>
    <w:rsid w:val="00427DE4"/>
    <w:rsid w:val="00427EC3"/>
    <w:rsid w:val="0043071D"/>
    <w:rsid w:val="00430A70"/>
    <w:rsid w:val="00431754"/>
    <w:rsid w:val="00433127"/>
    <w:rsid w:val="0043472F"/>
    <w:rsid w:val="00436026"/>
    <w:rsid w:val="00436414"/>
    <w:rsid w:val="00436CBC"/>
    <w:rsid w:val="004412A5"/>
    <w:rsid w:val="00442DAE"/>
    <w:rsid w:val="0044336C"/>
    <w:rsid w:val="0044461E"/>
    <w:rsid w:val="00450518"/>
    <w:rsid w:val="00450855"/>
    <w:rsid w:val="00452111"/>
    <w:rsid w:val="00452E6E"/>
    <w:rsid w:val="00454B34"/>
    <w:rsid w:val="00454C44"/>
    <w:rsid w:val="00454E80"/>
    <w:rsid w:val="00455977"/>
    <w:rsid w:val="00455B9C"/>
    <w:rsid w:val="00461CE1"/>
    <w:rsid w:val="00462C10"/>
    <w:rsid w:val="0046429B"/>
    <w:rsid w:val="00466DE3"/>
    <w:rsid w:val="0046722C"/>
    <w:rsid w:val="00467617"/>
    <w:rsid w:val="0047481F"/>
    <w:rsid w:val="00475B1E"/>
    <w:rsid w:val="00475D13"/>
    <w:rsid w:val="00476030"/>
    <w:rsid w:val="00476409"/>
    <w:rsid w:val="00477B5F"/>
    <w:rsid w:val="00477C40"/>
    <w:rsid w:val="00477DE7"/>
    <w:rsid w:val="004869CC"/>
    <w:rsid w:val="00490644"/>
    <w:rsid w:val="0049211C"/>
    <w:rsid w:val="00492DE8"/>
    <w:rsid w:val="004930E7"/>
    <w:rsid w:val="004A2180"/>
    <w:rsid w:val="004B1EC7"/>
    <w:rsid w:val="004B413C"/>
    <w:rsid w:val="004B58EE"/>
    <w:rsid w:val="004B6FD7"/>
    <w:rsid w:val="004C0082"/>
    <w:rsid w:val="004C19C4"/>
    <w:rsid w:val="004C2A28"/>
    <w:rsid w:val="004C33CB"/>
    <w:rsid w:val="004C4F4B"/>
    <w:rsid w:val="004D05B2"/>
    <w:rsid w:val="004D1D81"/>
    <w:rsid w:val="004D2B84"/>
    <w:rsid w:val="004D6299"/>
    <w:rsid w:val="004D78F2"/>
    <w:rsid w:val="004E36B0"/>
    <w:rsid w:val="004E47D0"/>
    <w:rsid w:val="004E6BB6"/>
    <w:rsid w:val="004E73FB"/>
    <w:rsid w:val="004F0120"/>
    <w:rsid w:val="004F0FF8"/>
    <w:rsid w:val="004F1669"/>
    <w:rsid w:val="004F3F5A"/>
    <w:rsid w:val="004F665D"/>
    <w:rsid w:val="004F68FC"/>
    <w:rsid w:val="00502475"/>
    <w:rsid w:val="00503295"/>
    <w:rsid w:val="005046D3"/>
    <w:rsid w:val="005050A9"/>
    <w:rsid w:val="00505649"/>
    <w:rsid w:val="0050572E"/>
    <w:rsid w:val="00511586"/>
    <w:rsid w:val="00514631"/>
    <w:rsid w:val="00516A78"/>
    <w:rsid w:val="00517E67"/>
    <w:rsid w:val="005206D4"/>
    <w:rsid w:val="00523800"/>
    <w:rsid w:val="00524773"/>
    <w:rsid w:val="00524921"/>
    <w:rsid w:val="00525D47"/>
    <w:rsid w:val="0052684B"/>
    <w:rsid w:val="00526C12"/>
    <w:rsid w:val="00532591"/>
    <w:rsid w:val="005340CC"/>
    <w:rsid w:val="00536665"/>
    <w:rsid w:val="00536F09"/>
    <w:rsid w:val="005372A5"/>
    <w:rsid w:val="00541748"/>
    <w:rsid w:val="005427BC"/>
    <w:rsid w:val="00542E94"/>
    <w:rsid w:val="00543936"/>
    <w:rsid w:val="00544A6F"/>
    <w:rsid w:val="00545032"/>
    <w:rsid w:val="00545E4A"/>
    <w:rsid w:val="00554234"/>
    <w:rsid w:val="00554321"/>
    <w:rsid w:val="00556462"/>
    <w:rsid w:val="00570791"/>
    <w:rsid w:val="00570B50"/>
    <w:rsid w:val="00571C8D"/>
    <w:rsid w:val="00573722"/>
    <w:rsid w:val="00573CBC"/>
    <w:rsid w:val="00574697"/>
    <w:rsid w:val="00575552"/>
    <w:rsid w:val="00581154"/>
    <w:rsid w:val="005813CD"/>
    <w:rsid w:val="005829B1"/>
    <w:rsid w:val="0058603C"/>
    <w:rsid w:val="00587162"/>
    <w:rsid w:val="00587595"/>
    <w:rsid w:val="005927B8"/>
    <w:rsid w:val="0059415B"/>
    <w:rsid w:val="005949CE"/>
    <w:rsid w:val="00594E58"/>
    <w:rsid w:val="00596D0F"/>
    <w:rsid w:val="00596F2F"/>
    <w:rsid w:val="00597D01"/>
    <w:rsid w:val="005A0308"/>
    <w:rsid w:val="005A4500"/>
    <w:rsid w:val="005A7BDD"/>
    <w:rsid w:val="005B0D61"/>
    <w:rsid w:val="005B1673"/>
    <w:rsid w:val="005B44F4"/>
    <w:rsid w:val="005B6792"/>
    <w:rsid w:val="005B688F"/>
    <w:rsid w:val="005B7A0C"/>
    <w:rsid w:val="005C134B"/>
    <w:rsid w:val="005C4DA5"/>
    <w:rsid w:val="005C613B"/>
    <w:rsid w:val="005D41D2"/>
    <w:rsid w:val="005D42E3"/>
    <w:rsid w:val="005E4FBF"/>
    <w:rsid w:val="005E52F1"/>
    <w:rsid w:val="005E6CC6"/>
    <w:rsid w:val="005E7442"/>
    <w:rsid w:val="005F2371"/>
    <w:rsid w:val="005F45ED"/>
    <w:rsid w:val="005F5F01"/>
    <w:rsid w:val="005F601E"/>
    <w:rsid w:val="005F7915"/>
    <w:rsid w:val="00600B4B"/>
    <w:rsid w:val="00601403"/>
    <w:rsid w:val="0060332B"/>
    <w:rsid w:val="00603C96"/>
    <w:rsid w:val="0060422C"/>
    <w:rsid w:val="00613661"/>
    <w:rsid w:val="00613F38"/>
    <w:rsid w:val="0061438E"/>
    <w:rsid w:val="00616521"/>
    <w:rsid w:val="0061741D"/>
    <w:rsid w:val="00620421"/>
    <w:rsid w:val="0062341D"/>
    <w:rsid w:val="00624207"/>
    <w:rsid w:val="00624586"/>
    <w:rsid w:val="00626109"/>
    <w:rsid w:val="00627D62"/>
    <w:rsid w:val="00634B0C"/>
    <w:rsid w:val="00636900"/>
    <w:rsid w:val="00637A70"/>
    <w:rsid w:val="00640D28"/>
    <w:rsid w:val="00640EEE"/>
    <w:rsid w:val="00643138"/>
    <w:rsid w:val="006454A5"/>
    <w:rsid w:val="006459A6"/>
    <w:rsid w:val="00646757"/>
    <w:rsid w:val="00647297"/>
    <w:rsid w:val="00655E1C"/>
    <w:rsid w:val="00657E85"/>
    <w:rsid w:val="0066180D"/>
    <w:rsid w:val="00661FB0"/>
    <w:rsid w:val="00662D91"/>
    <w:rsid w:val="00664057"/>
    <w:rsid w:val="00665BA2"/>
    <w:rsid w:val="00667074"/>
    <w:rsid w:val="0067016B"/>
    <w:rsid w:val="00671A59"/>
    <w:rsid w:val="006739CA"/>
    <w:rsid w:val="006745D8"/>
    <w:rsid w:val="00674D98"/>
    <w:rsid w:val="00675DB6"/>
    <w:rsid w:val="006775CD"/>
    <w:rsid w:val="006801B0"/>
    <w:rsid w:val="006828AB"/>
    <w:rsid w:val="0068743E"/>
    <w:rsid w:val="00691F1F"/>
    <w:rsid w:val="00694819"/>
    <w:rsid w:val="00695AB4"/>
    <w:rsid w:val="00695E02"/>
    <w:rsid w:val="00696529"/>
    <w:rsid w:val="00696EA9"/>
    <w:rsid w:val="006A32D6"/>
    <w:rsid w:val="006A5CCC"/>
    <w:rsid w:val="006A6233"/>
    <w:rsid w:val="006A6FF4"/>
    <w:rsid w:val="006B0AFD"/>
    <w:rsid w:val="006B0BC5"/>
    <w:rsid w:val="006B1140"/>
    <w:rsid w:val="006B1195"/>
    <w:rsid w:val="006B1B87"/>
    <w:rsid w:val="006B1CD7"/>
    <w:rsid w:val="006B40B1"/>
    <w:rsid w:val="006B4FDB"/>
    <w:rsid w:val="006B6746"/>
    <w:rsid w:val="006B7BAB"/>
    <w:rsid w:val="006C0B83"/>
    <w:rsid w:val="006C0DDF"/>
    <w:rsid w:val="006C1A1C"/>
    <w:rsid w:val="006C5451"/>
    <w:rsid w:val="006C54CB"/>
    <w:rsid w:val="006D3672"/>
    <w:rsid w:val="006D6F56"/>
    <w:rsid w:val="006E01D3"/>
    <w:rsid w:val="006E2187"/>
    <w:rsid w:val="006E4212"/>
    <w:rsid w:val="006E473C"/>
    <w:rsid w:val="006F296B"/>
    <w:rsid w:val="006F3DA8"/>
    <w:rsid w:val="006F42BB"/>
    <w:rsid w:val="006F4EC5"/>
    <w:rsid w:val="006F5F28"/>
    <w:rsid w:val="006F646A"/>
    <w:rsid w:val="006F78DC"/>
    <w:rsid w:val="006F7C0A"/>
    <w:rsid w:val="0070273F"/>
    <w:rsid w:val="00702971"/>
    <w:rsid w:val="00711248"/>
    <w:rsid w:val="007130C3"/>
    <w:rsid w:val="00714EB7"/>
    <w:rsid w:val="007150B7"/>
    <w:rsid w:val="00715AF2"/>
    <w:rsid w:val="00720028"/>
    <w:rsid w:val="00721A0D"/>
    <w:rsid w:val="00721F21"/>
    <w:rsid w:val="00722924"/>
    <w:rsid w:val="00724E0F"/>
    <w:rsid w:val="007253D1"/>
    <w:rsid w:val="007262A7"/>
    <w:rsid w:val="0072760E"/>
    <w:rsid w:val="007276A6"/>
    <w:rsid w:val="007310FE"/>
    <w:rsid w:val="0073477A"/>
    <w:rsid w:val="007348E3"/>
    <w:rsid w:val="007365F1"/>
    <w:rsid w:val="00736FCC"/>
    <w:rsid w:val="0073798C"/>
    <w:rsid w:val="00737D71"/>
    <w:rsid w:val="007434C5"/>
    <w:rsid w:val="00743F1E"/>
    <w:rsid w:val="00746C5D"/>
    <w:rsid w:val="00747992"/>
    <w:rsid w:val="007519CC"/>
    <w:rsid w:val="007528C6"/>
    <w:rsid w:val="00755147"/>
    <w:rsid w:val="0075530C"/>
    <w:rsid w:val="00757487"/>
    <w:rsid w:val="00757A23"/>
    <w:rsid w:val="00762D35"/>
    <w:rsid w:val="00763E73"/>
    <w:rsid w:val="00764505"/>
    <w:rsid w:val="00767E47"/>
    <w:rsid w:val="00770DEB"/>
    <w:rsid w:val="007717EC"/>
    <w:rsid w:val="00774F69"/>
    <w:rsid w:val="00776839"/>
    <w:rsid w:val="00781264"/>
    <w:rsid w:val="00782AB4"/>
    <w:rsid w:val="00783AC7"/>
    <w:rsid w:val="00783ACA"/>
    <w:rsid w:val="00785855"/>
    <w:rsid w:val="0078602E"/>
    <w:rsid w:val="007876CA"/>
    <w:rsid w:val="007921F0"/>
    <w:rsid w:val="00795028"/>
    <w:rsid w:val="00795137"/>
    <w:rsid w:val="007961A4"/>
    <w:rsid w:val="00796796"/>
    <w:rsid w:val="007A0B41"/>
    <w:rsid w:val="007A38DC"/>
    <w:rsid w:val="007A4F7C"/>
    <w:rsid w:val="007A5360"/>
    <w:rsid w:val="007A5521"/>
    <w:rsid w:val="007A5DFE"/>
    <w:rsid w:val="007A5E9A"/>
    <w:rsid w:val="007B0173"/>
    <w:rsid w:val="007B2509"/>
    <w:rsid w:val="007B3C31"/>
    <w:rsid w:val="007B3C80"/>
    <w:rsid w:val="007B4394"/>
    <w:rsid w:val="007B5133"/>
    <w:rsid w:val="007B5669"/>
    <w:rsid w:val="007C072A"/>
    <w:rsid w:val="007C37E3"/>
    <w:rsid w:val="007C5187"/>
    <w:rsid w:val="007C56AA"/>
    <w:rsid w:val="007C5A0C"/>
    <w:rsid w:val="007C64D8"/>
    <w:rsid w:val="007C65E6"/>
    <w:rsid w:val="007C72B6"/>
    <w:rsid w:val="007C79D0"/>
    <w:rsid w:val="007C7F95"/>
    <w:rsid w:val="007D1B0D"/>
    <w:rsid w:val="007D1FCA"/>
    <w:rsid w:val="007D4F07"/>
    <w:rsid w:val="007D5D75"/>
    <w:rsid w:val="007D7D47"/>
    <w:rsid w:val="007E4D9B"/>
    <w:rsid w:val="007E57B6"/>
    <w:rsid w:val="007E679A"/>
    <w:rsid w:val="007E72C8"/>
    <w:rsid w:val="007F0E29"/>
    <w:rsid w:val="00801C29"/>
    <w:rsid w:val="00802569"/>
    <w:rsid w:val="008027DF"/>
    <w:rsid w:val="008029D7"/>
    <w:rsid w:val="00803B3F"/>
    <w:rsid w:val="00805559"/>
    <w:rsid w:val="008126D0"/>
    <w:rsid w:val="0081406C"/>
    <w:rsid w:val="00814094"/>
    <w:rsid w:val="00814A0F"/>
    <w:rsid w:val="00814AC9"/>
    <w:rsid w:val="00814D10"/>
    <w:rsid w:val="008159D9"/>
    <w:rsid w:val="008174FD"/>
    <w:rsid w:val="00817E54"/>
    <w:rsid w:val="008218B4"/>
    <w:rsid w:val="008220B7"/>
    <w:rsid w:val="00824E77"/>
    <w:rsid w:val="00831BA6"/>
    <w:rsid w:val="00832B73"/>
    <w:rsid w:val="00835F78"/>
    <w:rsid w:val="00842387"/>
    <w:rsid w:val="008467D9"/>
    <w:rsid w:val="00846F64"/>
    <w:rsid w:val="00852487"/>
    <w:rsid w:val="00853014"/>
    <w:rsid w:val="0085523E"/>
    <w:rsid w:val="0085691E"/>
    <w:rsid w:val="00857523"/>
    <w:rsid w:val="00863409"/>
    <w:rsid w:val="00863BDB"/>
    <w:rsid w:val="008647A3"/>
    <w:rsid w:val="008653DC"/>
    <w:rsid w:val="008658A5"/>
    <w:rsid w:val="00867F63"/>
    <w:rsid w:val="0087475E"/>
    <w:rsid w:val="00874B4B"/>
    <w:rsid w:val="008768FE"/>
    <w:rsid w:val="00876B4E"/>
    <w:rsid w:val="00882550"/>
    <w:rsid w:val="0088263F"/>
    <w:rsid w:val="008837E1"/>
    <w:rsid w:val="0088419D"/>
    <w:rsid w:val="008855FB"/>
    <w:rsid w:val="008856C2"/>
    <w:rsid w:val="008869E7"/>
    <w:rsid w:val="008902B7"/>
    <w:rsid w:val="008909DA"/>
    <w:rsid w:val="00890F78"/>
    <w:rsid w:val="0089132E"/>
    <w:rsid w:val="00892D35"/>
    <w:rsid w:val="00894C9E"/>
    <w:rsid w:val="008A5AE2"/>
    <w:rsid w:val="008B0CF5"/>
    <w:rsid w:val="008B0EB8"/>
    <w:rsid w:val="008B1304"/>
    <w:rsid w:val="008B426A"/>
    <w:rsid w:val="008B45CF"/>
    <w:rsid w:val="008B7F25"/>
    <w:rsid w:val="008C11EB"/>
    <w:rsid w:val="008C177E"/>
    <w:rsid w:val="008C1FB0"/>
    <w:rsid w:val="008C30BC"/>
    <w:rsid w:val="008C65EA"/>
    <w:rsid w:val="008C6BBA"/>
    <w:rsid w:val="008D1F2D"/>
    <w:rsid w:val="008D3C78"/>
    <w:rsid w:val="008D4E32"/>
    <w:rsid w:val="008D5C5C"/>
    <w:rsid w:val="008D651B"/>
    <w:rsid w:val="008D7252"/>
    <w:rsid w:val="008E0EEB"/>
    <w:rsid w:val="008E57CF"/>
    <w:rsid w:val="008E6348"/>
    <w:rsid w:val="008F0CD9"/>
    <w:rsid w:val="008F1E05"/>
    <w:rsid w:val="008F33DB"/>
    <w:rsid w:val="008F48D2"/>
    <w:rsid w:val="008F497F"/>
    <w:rsid w:val="008F4ED1"/>
    <w:rsid w:val="008F5C95"/>
    <w:rsid w:val="008F72A5"/>
    <w:rsid w:val="009006D6"/>
    <w:rsid w:val="00902C9A"/>
    <w:rsid w:val="00903146"/>
    <w:rsid w:val="0090337C"/>
    <w:rsid w:val="0090478E"/>
    <w:rsid w:val="00904E51"/>
    <w:rsid w:val="00905146"/>
    <w:rsid w:val="00906033"/>
    <w:rsid w:val="00906C6E"/>
    <w:rsid w:val="00912B0A"/>
    <w:rsid w:val="00913C75"/>
    <w:rsid w:val="00917795"/>
    <w:rsid w:val="00917BFB"/>
    <w:rsid w:val="00920C1A"/>
    <w:rsid w:val="00922479"/>
    <w:rsid w:val="00931049"/>
    <w:rsid w:val="00933A86"/>
    <w:rsid w:val="00934942"/>
    <w:rsid w:val="00935E26"/>
    <w:rsid w:val="00937912"/>
    <w:rsid w:val="00941484"/>
    <w:rsid w:val="009420D1"/>
    <w:rsid w:val="009426FD"/>
    <w:rsid w:val="00942874"/>
    <w:rsid w:val="0094507D"/>
    <w:rsid w:val="00950EAD"/>
    <w:rsid w:val="00953664"/>
    <w:rsid w:val="009559C6"/>
    <w:rsid w:val="00956F90"/>
    <w:rsid w:val="0096120D"/>
    <w:rsid w:val="00962F05"/>
    <w:rsid w:val="009665F6"/>
    <w:rsid w:val="00967334"/>
    <w:rsid w:val="00971804"/>
    <w:rsid w:val="00973F10"/>
    <w:rsid w:val="0097584F"/>
    <w:rsid w:val="00983047"/>
    <w:rsid w:val="00987C6E"/>
    <w:rsid w:val="00987E2F"/>
    <w:rsid w:val="00990EC9"/>
    <w:rsid w:val="00992C82"/>
    <w:rsid w:val="00992F49"/>
    <w:rsid w:val="00993933"/>
    <w:rsid w:val="009953D0"/>
    <w:rsid w:val="00997D1F"/>
    <w:rsid w:val="009A06C1"/>
    <w:rsid w:val="009A3AE0"/>
    <w:rsid w:val="009B0CF1"/>
    <w:rsid w:val="009B1023"/>
    <w:rsid w:val="009B21A6"/>
    <w:rsid w:val="009B3501"/>
    <w:rsid w:val="009B3666"/>
    <w:rsid w:val="009B4155"/>
    <w:rsid w:val="009B541F"/>
    <w:rsid w:val="009B7848"/>
    <w:rsid w:val="009C1D21"/>
    <w:rsid w:val="009C22D7"/>
    <w:rsid w:val="009C38D0"/>
    <w:rsid w:val="009C415E"/>
    <w:rsid w:val="009C4F8E"/>
    <w:rsid w:val="009C55C5"/>
    <w:rsid w:val="009C646C"/>
    <w:rsid w:val="009C7DFF"/>
    <w:rsid w:val="009D1189"/>
    <w:rsid w:val="009D1358"/>
    <w:rsid w:val="009D246D"/>
    <w:rsid w:val="009D2496"/>
    <w:rsid w:val="009D4C19"/>
    <w:rsid w:val="009D6BEC"/>
    <w:rsid w:val="009D7945"/>
    <w:rsid w:val="009D795B"/>
    <w:rsid w:val="009E1010"/>
    <w:rsid w:val="009E1F60"/>
    <w:rsid w:val="009E203E"/>
    <w:rsid w:val="009E25ED"/>
    <w:rsid w:val="009E430E"/>
    <w:rsid w:val="009E46E1"/>
    <w:rsid w:val="009E46F4"/>
    <w:rsid w:val="009E4A3F"/>
    <w:rsid w:val="009E5939"/>
    <w:rsid w:val="009E5D0E"/>
    <w:rsid w:val="009E60CE"/>
    <w:rsid w:val="009E71D7"/>
    <w:rsid w:val="009F032A"/>
    <w:rsid w:val="009F095E"/>
    <w:rsid w:val="009F1BFF"/>
    <w:rsid w:val="009F3B93"/>
    <w:rsid w:val="009F435D"/>
    <w:rsid w:val="009F5938"/>
    <w:rsid w:val="009F69B1"/>
    <w:rsid w:val="009F700D"/>
    <w:rsid w:val="009F7D11"/>
    <w:rsid w:val="009F7D9E"/>
    <w:rsid w:val="00A04C9B"/>
    <w:rsid w:val="00A05C4B"/>
    <w:rsid w:val="00A0617B"/>
    <w:rsid w:val="00A106AD"/>
    <w:rsid w:val="00A10969"/>
    <w:rsid w:val="00A11754"/>
    <w:rsid w:val="00A13209"/>
    <w:rsid w:val="00A143A0"/>
    <w:rsid w:val="00A14D0F"/>
    <w:rsid w:val="00A21472"/>
    <w:rsid w:val="00A21EBE"/>
    <w:rsid w:val="00A23215"/>
    <w:rsid w:val="00A23D82"/>
    <w:rsid w:val="00A23EE3"/>
    <w:rsid w:val="00A27252"/>
    <w:rsid w:val="00A32474"/>
    <w:rsid w:val="00A32EA1"/>
    <w:rsid w:val="00A335B4"/>
    <w:rsid w:val="00A366BD"/>
    <w:rsid w:val="00A37AF9"/>
    <w:rsid w:val="00A41100"/>
    <w:rsid w:val="00A5158E"/>
    <w:rsid w:val="00A52970"/>
    <w:rsid w:val="00A55AFE"/>
    <w:rsid w:val="00A568A7"/>
    <w:rsid w:val="00A6039D"/>
    <w:rsid w:val="00A61E03"/>
    <w:rsid w:val="00A62466"/>
    <w:rsid w:val="00A6252F"/>
    <w:rsid w:val="00A6269B"/>
    <w:rsid w:val="00A62D9E"/>
    <w:rsid w:val="00A66008"/>
    <w:rsid w:val="00A707A9"/>
    <w:rsid w:val="00A715DD"/>
    <w:rsid w:val="00A7441B"/>
    <w:rsid w:val="00A74889"/>
    <w:rsid w:val="00A75903"/>
    <w:rsid w:val="00A76F59"/>
    <w:rsid w:val="00A771D1"/>
    <w:rsid w:val="00A77442"/>
    <w:rsid w:val="00A7787F"/>
    <w:rsid w:val="00A83435"/>
    <w:rsid w:val="00A86F05"/>
    <w:rsid w:val="00A874A7"/>
    <w:rsid w:val="00A879B3"/>
    <w:rsid w:val="00A905A2"/>
    <w:rsid w:val="00A91F1A"/>
    <w:rsid w:val="00A9473D"/>
    <w:rsid w:val="00A9546C"/>
    <w:rsid w:val="00A95ECD"/>
    <w:rsid w:val="00A96685"/>
    <w:rsid w:val="00A96FAB"/>
    <w:rsid w:val="00AA107C"/>
    <w:rsid w:val="00AA1AF0"/>
    <w:rsid w:val="00AA3B65"/>
    <w:rsid w:val="00AA3F9D"/>
    <w:rsid w:val="00AA45F8"/>
    <w:rsid w:val="00AA4B73"/>
    <w:rsid w:val="00AA5ACA"/>
    <w:rsid w:val="00AA6582"/>
    <w:rsid w:val="00AB0F98"/>
    <w:rsid w:val="00AB238D"/>
    <w:rsid w:val="00AB451B"/>
    <w:rsid w:val="00AB5797"/>
    <w:rsid w:val="00AB5A9D"/>
    <w:rsid w:val="00AB5DA5"/>
    <w:rsid w:val="00AB6CFB"/>
    <w:rsid w:val="00AB7E3C"/>
    <w:rsid w:val="00AC0743"/>
    <w:rsid w:val="00AC2D5F"/>
    <w:rsid w:val="00AC5CDF"/>
    <w:rsid w:val="00AC7B03"/>
    <w:rsid w:val="00AC7E78"/>
    <w:rsid w:val="00AD00B3"/>
    <w:rsid w:val="00AD1483"/>
    <w:rsid w:val="00AD26CE"/>
    <w:rsid w:val="00AD34ED"/>
    <w:rsid w:val="00AD4C7E"/>
    <w:rsid w:val="00AD5224"/>
    <w:rsid w:val="00AD7B18"/>
    <w:rsid w:val="00AE0932"/>
    <w:rsid w:val="00AE0A51"/>
    <w:rsid w:val="00AE40E6"/>
    <w:rsid w:val="00AE4D9C"/>
    <w:rsid w:val="00AE5808"/>
    <w:rsid w:val="00AE782C"/>
    <w:rsid w:val="00AF6D85"/>
    <w:rsid w:val="00B004E3"/>
    <w:rsid w:val="00B0089E"/>
    <w:rsid w:val="00B03D98"/>
    <w:rsid w:val="00B05165"/>
    <w:rsid w:val="00B06070"/>
    <w:rsid w:val="00B06FD4"/>
    <w:rsid w:val="00B129AF"/>
    <w:rsid w:val="00B13067"/>
    <w:rsid w:val="00B141C6"/>
    <w:rsid w:val="00B14C67"/>
    <w:rsid w:val="00B20711"/>
    <w:rsid w:val="00B232BC"/>
    <w:rsid w:val="00B3137A"/>
    <w:rsid w:val="00B31AD0"/>
    <w:rsid w:val="00B32E68"/>
    <w:rsid w:val="00B34E40"/>
    <w:rsid w:val="00B358D8"/>
    <w:rsid w:val="00B36F1F"/>
    <w:rsid w:val="00B372F8"/>
    <w:rsid w:val="00B3764D"/>
    <w:rsid w:val="00B4073F"/>
    <w:rsid w:val="00B41284"/>
    <w:rsid w:val="00B4186D"/>
    <w:rsid w:val="00B42A2B"/>
    <w:rsid w:val="00B44483"/>
    <w:rsid w:val="00B470CC"/>
    <w:rsid w:val="00B47C4C"/>
    <w:rsid w:val="00B5346E"/>
    <w:rsid w:val="00B53A12"/>
    <w:rsid w:val="00B55DB5"/>
    <w:rsid w:val="00B56523"/>
    <w:rsid w:val="00B602F8"/>
    <w:rsid w:val="00B60307"/>
    <w:rsid w:val="00B607F1"/>
    <w:rsid w:val="00B61EDF"/>
    <w:rsid w:val="00B630CD"/>
    <w:rsid w:val="00B63251"/>
    <w:rsid w:val="00B64A42"/>
    <w:rsid w:val="00B654E3"/>
    <w:rsid w:val="00B6565A"/>
    <w:rsid w:val="00B74BC6"/>
    <w:rsid w:val="00B7565F"/>
    <w:rsid w:val="00B768C7"/>
    <w:rsid w:val="00B77BE2"/>
    <w:rsid w:val="00B8035B"/>
    <w:rsid w:val="00B838F0"/>
    <w:rsid w:val="00B8632D"/>
    <w:rsid w:val="00B90491"/>
    <w:rsid w:val="00B905B4"/>
    <w:rsid w:val="00B90BC6"/>
    <w:rsid w:val="00B90CA3"/>
    <w:rsid w:val="00B91BA5"/>
    <w:rsid w:val="00B92800"/>
    <w:rsid w:val="00B92D50"/>
    <w:rsid w:val="00B944AB"/>
    <w:rsid w:val="00BA0D5F"/>
    <w:rsid w:val="00BA3366"/>
    <w:rsid w:val="00BA4F8A"/>
    <w:rsid w:val="00BA5161"/>
    <w:rsid w:val="00BA7113"/>
    <w:rsid w:val="00BB20EF"/>
    <w:rsid w:val="00BB52C7"/>
    <w:rsid w:val="00BB73F7"/>
    <w:rsid w:val="00BC189B"/>
    <w:rsid w:val="00BC46BD"/>
    <w:rsid w:val="00BC52B9"/>
    <w:rsid w:val="00BC547F"/>
    <w:rsid w:val="00BC59E6"/>
    <w:rsid w:val="00BD1948"/>
    <w:rsid w:val="00BD7DCE"/>
    <w:rsid w:val="00BE6E60"/>
    <w:rsid w:val="00BF04C9"/>
    <w:rsid w:val="00BF1DDE"/>
    <w:rsid w:val="00BF5366"/>
    <w:rsid w:val="00BF56CA"/>
    <w:rsid w:val="00BF5E03"/>
    <w:rsid w:val="00BF739A"/>
    <w:rsid w:val="00BF7C1C"/>
    <w:rsid w:val="00C009C9"/>
    <w:rsid w:val="00C03328"/>
    <w:rsid w:val="00C0414D"/>
    <w:rsid w:val="00C0586F"/>
    <w:rsid w:val="00C05E70"/>
    <w:rsid w:val="00C12166"/>
    <w:rsid w:val="00C12D39"/>
    <w:rsid w:val="00C1301F"/>
    <w:rsid w:val="00C13C95"/>
    <w:rsid w:val="00C152EA"/>
    <w:rsid w:val="00C16F59"/>
    <w:rsid w:val="00C2091E"/>
    <w:rsid w:val="00C22261"/>
    <w:rsid w:val="00C22CB2"/>
    <w:rsid w:val="00C23372"/>
    <w:rsid w:val="00C25122"/>
    <w:rsid w:val="00C26186"/>
    <w:rsid w:val="00C304C1"/>
    <w:rsid w:val="00C30B05"/>
    <w:rsid w:val="00C345DD"/>
    <w:rsid w:val="00C3496B"/>
    <w:rsid w:val="00C37272"/>
    <w:rsid w:val="00C40800"/>
    <w:rsid w:val="00C41B80"/>
    <w:rsid w:val="00C42288"/>
    <w:rsid w:val="00C42C8A"/>
    <w:rsid w:val="00C433F5"/>
    <w:rsid w:val="00C434BC"/>
    <w:rsid w:val="00C45706"/>
    <w:rsid w:val="00C5083E"/>
    <w:rsid w:val="00C52945"/>
    <w:rsid w:val="00C53703"/>
    <w:rsid w:val="00C56B0F"/>
    <w:rsid w:val="00C56F7F"/>
    <w:rsid w:val="00C57EE3"/>
    <w:rsid w:val="00C605BB"/>
    <w:rsid w:val="00C60FF9"/>
    <w:rsid w:val="00C613D6"/>
    <w:rsid w:val="00C61925"/>
    <w:rsid w:val="00C633CA"/>
    <w:rsid w:val="00C67B53"/>
    <w:rsid w:val="00C704FA"/>
    <w:rsid w:val="00C729EE"/>
    <w:rsid w:val="00C74532"/>
    <w:rsid w:val="00C76EBB"/>
    <w:rsid w:val="00C81F8A"/>
    <w:rsid w:val="00C840A4"/>
    <w:rsid w:val="00C84CBB"/>
    <w:rsid w:val="00C851F3"/>
    <w:rsid w:val="00C87129"/>
    <w:rsid w:val="00C87541"/>
    <w:rsid w:val="00C87CA0"/>
    <w:rsid w:val="00C902DB"/>
    <w:rsid w:val="00C904D9"/>
    <w:rsid w:val="00C91BF0"/>
    <w:rsid w:val="00C9212F"/>
    <w:rsid w:val="00C9267B"/>
    <w:rsid w:val="00C93160"/>
    <w:rsid w:val="00C950E1"/>
    <w:rsid w:val="00C9511D"/>
    <w:rsid w:val="00C95282"/>
    <w:rsid w:val="00C954F9"/>
    <w:rsid w:val="00C959FD"/>
    <w:rsid w:val="00CA0A99"/>
    <w:rsid w:val="00CA1E75"/>
    <w:rsid w:val="00CA2548"/>
    <w:rsid w:val="00CA2FB7"/>
    <w:rsid w:val="00CA4EA9"/>
    <w:rsid w:val="00CA565C"/>
    <w:rsid w:val="00CA627F"/>
    <w:rsid w:val="00CA7DB7"/>
    <w:rsid w:val="00CB0D56"/>
    <w:rsid w:val="00CB28EB"/>
    <w:rsid w:val="00CB7A43"/>
    <w:rsid w:val="00CB7C42"/>
    <w:rsid w:val="00CC19D0"/>
    <w:rsid w:val="00CC5758"/>
    <w:rsid w:val="00CC7C5E"/>
    <w:rsid w:val="00CD161E"/>
    <w:rsid w:val="00CD2ADB"/>
    <w:rsid w:val="00CD2EF6"/>
    <w:rsid w:val="00CD34C5"/>
    <w:rsid w:val="00CD6AA6"/>
    <w:rsid w:val="00CD7825"/>
    <w:rsid w:val="00CE0755"/>
    <w:rsid w:val="00CE0827"/>
    <w:rsid w:val="00CE0F82"/>
    <w:rsid w:val="00CE49D3"/>
    <w:rsid w:val="00CE50A8"/>
    <w:rsid w:val="00CE5231"/>
    <w:rsid w:val="00CE5DF8"/>
    <w:rsid w:val="00CF029D"/>
    <w:rsid w:val="00CF179C"/>
    <w:rsid w:val="00CF199B"/>
    <w:rsid w:val="00CF2A1F"/>
    <w:rsid w:val="00CF2EBF"/>
    <w:rsid w:val="00CF626A"/>
    <w:rsid w:val="00CF77A7"/>
    <w:rsid w:val="00D02BC5"/>
    <w:rsid w:val="00D05046"/>
    <w:rsid w:val="00D10992"/>
    <w:rsid w:val="00D10AE8"/>
    <w:rsid w:val="00D11E12"/>
    <w:rsid w:val="00D157C9"/>
    <w:rsid w:val="00D24EFC"/>
    <w:rsid w:val="00D24F62"/>
    <w:rsid w:val="00D26E3D"/>
    <w:rsid w:val="00D26FE9"/>
    <w:rsid w:val="00D30125"/>
    <w:rsid w:val="00D324EA"/>
    <w:rsid w:val="00D33574"/>
    <w:rsid w:val="00D33F26"/>
    <w:rsid w:val="00D345D0"/>
    <w:rsid w:val="00D35A7A"/>
    <w:rsid w:val="00D36A3B"/>
    <w:rsid w:val="00D4012A"/>
    <w:rsid w:val="00D4042C"/>
    <w:rsid w:val="00D4212E"/>
    <w:rsid w:val="00D43626"/>
    <w:rsid w:val="00D43718"/>
    <w:rsid w:val="00D453C1"/>
    <w:rsid w:val="00D4653D"/>
    <w:rsid w:val="00D50AB5"/>
    <w:rsid w:val="00D55153"/>
    <w:rsid w:val="00D562F3"/>
    <w:rsid w:val="00D568D2"/>
    <w:rsid w:val="00D5783A"/>
    <w:rsid w:val="00D57A70"/>
    <w:rsid w:val="00D60348"/>
    <w:rsid w:val="00D605FA"/>
    <w:rsid w:val="00D62B8D"/>
    <w:rsid w:val="00D67207"/>
    <w:rsid w:val="00D6720F"/>
    <w:rsid w:val="00D710FF"/>
    <w:rsid w:val="00D723FB"/>
    <w:rsid w:val="00D72E7B"/>
    <w:rsid w:val="00D7555E"/>
    <w:rsid w:val="00D779D2"/>
    <w:rsid w:val="00D77A2F"/>
    <w:rsid w:val="00D81094"/>
    <w:rsid w:val="00D81C4B"/>
    <w:rsid w:val="00D81CA6"/>
    <w:rsid w:val="00D820D1"/>
    <w:rsid w:val="00D8445E"/>
    <w:rsid w:val="00D90FBB"/>
    <w:rsid w:val="00D91B77"/>
    <w:rsid w:val="00D92E19"/>
    <w:rsid w:val="00D9406E"/>
    <w:rsid w:val="00DA104B"/>
    <w:rsid w:val="00DA1193"/>
    <w:rsid w:val="00DA18B9"/>
    <w:rsid w:val="00DA418D"/>
    <w:rsid w:val="00DA5935"/>
    <w:rsid w:val="00DA63C4"/>
    <w:rsid w:val="00DA7C65"/>
    <w:rsid w:val="00DB01A8"/>
    <w:rsid w:val="00DB0CE7"/>
    <w:rsid w:val="00DB33C3"/>
    <w:rsid w:val="00DB532B"/>
    <w:rsid w:val="00DC17FB"/>
    <w:rsid w:val="00DC209A"/>
    <w:rsid w:val="00DC2514"/>
    <w:rsid w:val="00DC27C2"/>
    <w:rsid w:val="00DC3C8F"/>
    <w:rsid w:val="00DC46E9"/>
    <w:rsid w:val="00DC46FA"/>
    <w:rsid w:val="00DC6742"/>
    <w:rsid w:val="00DC7767"/>
    <w:rsid w:val="00DD1119"/>
    <w:rsid w:val="00DD3579"/>
    <w:rsid w:val="00DD4A77"/>
    <w:rsid w:val="00DD4DA5"/>
    <w:rsid w:val="00DD58F9"/>
    <w:rsid w:val="00DD5FB0"/>
    <w:rsid w:val="00DD6919"/>
    <w:rsid w:val="00DD7230"/>
    <w:rsid w:val="00DE41F2"/>
    <w:rsid w:val="00DE4322"/>
    <w:rsid w:val="00DE624F"/>
    <w:rsid w:val="00DE6EBB"/>
    <w:rsid w:val="00DE7B9E"/>
    <w:rsid w:val="00DF0431"/>
    <w:rsid w:val="00DF2751"/>
    <w:rsid w:val="00DF2D6E"/>
    <w:rsid w:val="00DF6CC5"/>
    <w:rsid w:val="00DF7238"/>
    <w:rsid w:val="00E00B3B"/>
    <w:rsid w:val="00E01D3C"/>
    <w:rsid w:val="00E0332F"/>
    <w:rsid w:val="00E03F88"/>
    <w:rsid w:val="00E04617"/>
    <w:rsid w:val="00E07783"/>
    <w:rsid w:val="00E10EA9"/>
    <w:rsid w:val="00E120D6"/>
    <w:rsid w:val="00E14733"/>
    <w:rsid w:val="00E14FC1"/>
    <w:rsid w:val="00E156A8"/>
    <w:rsid w:val="00E16B36"/>
    <w:rsid w:val="00E16C24"/>
    <w:rsid w:val="00E16F5B"/>
    <w:rsid w:val="00E16FFA"/>
    <w:rsid w:val="00E24F06"/>
    <w:rsid w:val="00E3377A"/>
    <w:rsid w:val="00E3551C"/>
    <w:rsid w:val="00E40D4C"/>
    <w:rsid w:val="00E4153E"/>
    <w:rsid w:val="00E4482F"/>
    <w:rsid w:val="00E44BED"/>
    <w:rsid w:val="00E45660"/>
    <w:rsid w:val="00E4611F"/>
    <w:rsid w:val="00E466DF"/>
    <w:rsid w:val="00E50A25"/>
    <w:rsid w:val="00E51B06"/>
    <w:rsid w:val="00E52B92"/>
    <w:rsid w:val="00E532CF"/>
    <w:rsid w:val="00E53608"/>
    <w:rsid w:val="00E536A0"/>
    <w:rsid w:val="00E53DD8"/>
    <w:rsid w:val="00E55452"/>
    <w:rsid w:val="00E573F8"/>
    <w:rsid w:val="00E65306"/>
    <w:rsid w:val="00E717C1"/>
    <w:rsid w:val="00E72153"/>
    <w:rsid w:val="00E74BDD"/>
    <w:rsid w:val="00E7613A"/>
    <w:rsid w:val="00E814B0"/>
    <w:rsid w:val="00E827A7"/>
    <w:rsid w:val="00E82E2D"/>
    <w:rsid w:val="00E8372F"/>
    <w:rsid w:val="00E83DD8"/>
    <w:rsid w:val="00E8454C"/>
    <w:rsid w:val="00E861F7"/>
    <w:rsid w:val="00E87951"/>
    <w:rsid w:val="00E91BF8"/>
    <w:rsid w:val="00E91C93"/>
    <w:rsid w:val="00E94BAF"/>
    <w:rsid w:val="00E955AF"/>
    <w:rsid w:val="00E96909"/>
    <w:rsid w:val="00E969A0"/>
    <w:rsid w:val="00EA15E1"/>
    <w:rsid w:val="00EA21A6"/>
    <w:rsid w:val="00EA620D"/>
    <w:rsid w:val="00EB28D1"/>
    <w:rsid w:val="00EB2AAF"/>
    <w:rsid w:val="00EB3E3B"/>
    <w:rsid w:val="00EB48BE"/>
    <w:rsid w:val="00EB54CD"/>
    <w:rsid w:val="00EB67C7"/>
    <w:rsid w:val="00EC305B"/>
    <w:rsid w:val="00EC357B"/>
    <w:rsid w:val="00EC35F0"/>
    <w:rsid w:val="00EC404F"/>
    <w:rsid w:val="00EC523E"/>
    <w:rsid w:val="00EC5CD3"/>
    <w:rsid w:val="00EC6824"/>
    <w:rsid w:val="00EC6BCE"/>
    <w:rsid w:val="00ED1C85"/>
    <w:rsid w:val="00ED20A1"/>
    <w:rsid w:val="00ED285B"/>
    <w:rsid w:val="00ED3A3E"/>
    <w:rsid w:val="00ED3F3A"/>
    <w:rsid w:val="00ED4D5A"/>
    <w:rsid w:val="00ED7361"/>
    <w:rsid w:val="00EE1525"/>
    <w:rsid w:val="00EE1B53"/>
    <w:rsid w:val="00EE3653"/>
    <w:rsid w:val="00EE7833"/>
    <w:rsid w:val="00EF10D5"/>
    <w:rsid w:val="00EF2943"/>
    <w:rsid w:val="00EF723C"/>
    <w:rsid w:val="00EF799B"/>
    <w:rsid w:val="00F010BE"/>
    <w:rsid w:val="00F01461"/>
    <w:rsid w:val="00F035CC"/>
    <w:rsid w:val="00F03AD3"/>
    <w:rsid w:val="00F066B3"/>
    <w:rsid w:val="00F07C6F"/>
    <w:rsid w:val="00F114C6"/>
    <w:rsid w:val="00F12A47"/>
    <w:rsid w:val="00F1481E"/>
    <w:rsid w:val="00F178A2"/>
    <w:rsid w:val="00F20344"/>
    <w:rsid w:val="00F27545"/>
    <w:rsid w:val="00F303B5"/>
    <w:rsid w:val="00F306D0"/>
    <w:rsid w:val="00F32147"/>
    <w:rsid w:val="00F32916"/>
    <w:rsid w:val="00F40B12"/>
    <w:rsid w:val="00F40B1E"/>
    <w:rsid w:val="00F41F31"/>
    <w:rsid w:val="00F4252D"/>
    <w:rsid w:val="00F42D15"/>
    <w:rsid w:val="00F47731"/>
    <w:rsid w:val="00F47863"/>
    <w:rsid w:val="00F51EC7"/>
    <w:rsid w:val="00F52B50"/>
    <w:rsid w:val="00F5374A"/>
    <w:rsid w:val="00F539DA"/>
    <w:rsid w:val="00F53E35"/>
    <w:rsid w:val="00F53EB1"/>
    <w:rsid w:val="00F555B8"/>
    <w:rsid w:val="00F57074"/>
    <w:rsid w:val="00F6094D"/>
    <w:rsid w:val="00F61A4C"/>
    <w:rsid w:val="00F62F49"/>
    <w:rsid w:val="00F66A54"/>
    <w:rsid w:val="00F6786A"/>
    <w:rsid w:val="00F67EA7"/>
    <w:rsid w:val="00F76052"/>
    <w:rsid w:val="00F80DBD"/>
    <w:rsid w:val="00F81401"/>
    <w:rsid w:val="00F8249F"/>
    <w:rsid w:val="00F82626"/>
    <w:rsid w:val="00F900BA"/>
    <w:rsid w:val="00F90A72"/>
    <w:rsid w:val="00F91600"/>
    <w:rsid w:val="00F91634"/>
    <w:rsid w:val="00F9539C"/>
    <w:rsid w:val="00FA0F53"/>
    <w:rsid w:val="00FA206E"/>
    <w:rsid w:val="00FA2ACB"/>
    <w:rsid w:val="00FA2DB3"/>
    <w:rsid w:val="00FA3DE2"/>
    <w:rsid w:val="00FA5F1A"/>
    <w:rsid w:val="00FA6555"/>
    <w:rsid w:val="00FB049A"/>
    <w:rsid w:val="00FB33A3"/>
    <w:rsid w:val="00FB3C0D"/>
    <w:rsid w:val="00FB4794"/>
    <w:rsid w:val="00FB7256"/>
    <w:rsid w:val="00FB74ED"/>
    <w:rsid w:val="00FB78FB"/>
    <w:rsid w:val="00FC2810"/>
    <w:rsid w:val="00FC55F2"/>
    <w:rsid w:val="00FD170C"/>
    <w:rsid w:val="00FD1CC9"/>
    <w:rsid w:val="00FD2B1A"/>
    <w:rsid w:val="00FD4E4E"/>
    <w:rsid w:val="00FD60A4"/>
    <w:rsid w:val="00FD675A"/>
    <w:rsid w:val="00FD7762"/>
    <w:rsid w:val="00FE686C"/>
    <w:rsid w:val="00FE6872"/>
    <w:rsid w:val="00FE68A8"/>
    <w:rsid w:val="00FF1593"/>
    <w:rsid w:val="00FF1A01"/>
    <w:rsid w:val="00FF2816"/>
    <w:rsid w:val="00FF5388"/>
    <w:rsid w:val="00FF5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5B8"/>
    <w:rPr>
      <w:noProof/>
      <w:sz w:val="24"/>
      <w:szCs w:val="24"/>
      <w:lang w:val="id-ID"/>
    </w:rPr>
  </w:style>
  <w:style w:type="paragraph" w:styleId="Heading1">
    <w:name w:val="heading 1"/>
    <w:basedOn w:val="Normal"/>
    <w:next w:val="Normal"/>
    <w:link w:val="Heading1Char"/>
    <w:uiPriority w:val="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056F01"/>
    <w:pPr>
      <w:spacing w:line="360" w:lineRule="auto"/>
      <w:jc w:val="right"/>
    </w:pPr>
    <w:rPr>
      <w:sz w:val="16"/>
      <w:szCs w:val="16"/>
    </w:rPr>
  </w:style>
  <w:style w:type="character" w:customStyle="1" w:styleId="BodyText3Char">
    <w:name w:val="Body Text 3 Char"/>
    <w:link w:val="BodyText3"/>
    <w:uiPriority w:val="99"/>
    <w:locked/>
    <w:rPr>
      <w:rFonts w:cs="Times New Roman"/>
      <w:sz w:val="16"/>
      <w:szCs w:val="16"/>
    </w:rPr>
  </w:style>
  <w:style w:type="table" w:styleId="TableGrid">
    <w:name w:val="Table Grid"/>
    <w:basedOn w:val="TableNormal"/>
    <w:uiPriority w:val="59"/>
    <w:rsid w:val="00056F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BC46BD"/>
    <w:pPr>
      <w:spacing w:after="120"/>
    </w:pPr>
  </w:style>
  <w:style w:type="character" w:customStyle="1" w:styleId="BodyTextChar">
    <w:name w:val="Body Text Char"/>
    <w:link w:val="BodyText"/>
    <w:uiPriority w:val="99"/>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style>
  <w:style w:type="character" w:customStyle="1" w:styleId="BodyTextIndent2Char">
    <w:name w:val="Body Text Indent 2 Char"/>
    <w:link w:val="BodyTextIndent2"/>
    <w:uiPriority w:val="99"/>
    <w:semiHidden/>
    <w:locked/>
    <w:rPr>
      <w:rFonts w:cs="Times New Roman"/>
      <w:sz w:val="24"/>
      <w:szCs w:val="24"/>
    </w:rPr>
  </w:style>
  <w:style w:type="paragraph" w:styleId="BodyTextIndent">
    <w:name w:val="Body Text Indent"/>
    <w:basedOn w:val="Normal"/>
    <w:link w:val="BodyTextIndentChar"/>
    <w:uiPriority w:val="99"/>
    <w:rsid w:val="00BA3366"/>
    <w:pPr>
      <w:spacing w:after="120"/>
      <w:ind w:left="283"/>
    </w:pPr>
  </w:style>
  <w:style w:type="character" w:customStyle="1" w:styleId="BodyTextIndentChar">
    <w:name w:val="Body Text Indent Char"/>
    <w:link w:val="BodyTextIndent"/>
    <w:uiPriority w:val="99"/>
    <w:semiHidden/>
    <w:locked/>
    <w:rPr>
      <w:rFonts w:cs="Times New Roman"/>
      <w:sz w:val="24"/>
      <w:szCs w:val="24"/>
    </w:rPr>
  </w:style>
  <w:style w:type="paragraph" w:styleId="Footer">
    <w:name w:val="footer"/>
    <w:basedOn w:val="Normal"/>
    <w:link w:val="FooterChar"/>
    <w:uiPriority w:val="99"/>
    <w:rsid w:val="00017B05"/>
    <w:pPr>
      <w:tabs>
        <w:tab w:val="center" w:pos="4320"/>
        <w:tab w:val="right" w:pos="8640"/>
      </w:tabs>
    </w:pPr>
  </w:style>
  <w:style w:type="character" w:customStyle="1" w:styleId="FooterChar">
    <w:name w:val="Footer Char"/>
    <w:link w:val="Footer"/>
    <w:uiPriority w:val="99"/>
    <w:locked/>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uiPriority w:val="99"/>
    <w:rsid w:val="007C64D8"/>
    <w:pPr>
      <w:spacing w:after="120"/>
      <w:ind w:left="283"/>
    </w:pPr>
    <w:rPr>
      <w:sz w:val="16"/>
      <w:szCs w:val="16"/>
    </w:rPr>
  </w:style>
  <w:style w:type="character" w:customStyle="1" w:styleId="BodyTextIndent3Char">
    <w:name w:val="Body Text Indent 3 Char"/>
    <w:link w:val="BodyTextIndent3"/>
    <w:uiPriority w:val="99"/>
    <w:semiHidden/>
    <w:locked/>
    <w:rPr>
      <w:rFonts w:cs="Times New Roman"/>
      <w:sz w:val="16"/>
      <w:szCs w:val="16"/>
    </w:rPr>
  </w:style>
  <w:style w:type="paragraph" w:styleId="Subtitle">
    <w:name w:val="Subtitle"/>
    <w:basedOn w:val="Normal"/>
    <w:link w:val="SubtitleChar"/>
    <w:uiPriority w:val="11"/>
    <w:qFormat/>
    <w:rsid w:val="007C64D8"/>
    <w:pPr>
      <w:spacing w:line="360" w:lineRule="auto"/>
      <w:jc w:val="center"/>
    </w:pPr>
    <w:rPr>
      <w:rFonts w:ascii="Cambria" w:hAnsi="Cambria"/>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style>
  <w:style w:type="character" w:customStyle="1" w:styleId="HeaderChar">
    <w:name w:val="Header Char"/>
    <w:link w:val="Header"/>
    <w:uiPriority w:val="99"/>
    <w:locked/>
    <w:rPr>
      <w:rFonts w:cs="Times New Roman"/>
      <w:sz w:val="24"/>
      <w:szCs w:val="24"/>
    </w:rPr>
  </w:style>
  <w:style w:type="paragraph" w:styleId="Title">
    <w:name w:val="Title"/>
    <w:basedOn w:val="Normal"/>
    <w:link w:val="TitleChar"/>
    <w:qFormat/>
    <w:rsid w:val="002973CB"/>
    <w:pPr>
      <w:spacing w:line="360" w:lineRule="auto"/>
      <w:jc w:val="center"/>
    </w:pPr>
    <w:rPr>
      <w:b/>
      <w:sz w:val="28"/>
      <w:szCs w:val="20"/>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semiHidden/>
    <w:unhideWhenUsed/>
    <w:rsid w:val="0006418A"/>
    <w:rPr>
      <w:rFonts w:ascii="Tahoma" w:hAnsi="Tahoma"/>
      <w:sz w:val="16"/>
      <w:szCs w:val="16"/>
    </w:rPr>
  </w:style>
  <w:style w:type="character" w:customStyle="1" w:styleId="BalloonTextChar">
    <w:name w:val="Balloon Text Char"/>
    <w:link w:val="BalloonText"/>
    <w:uiPriority w:val="99"/>
    <w:semiHidden/>
    <w:locked/>
    <w:rsid w:val="0006418A"/>
    <w:rPr>
      <w:rFonts w:ascii="Tahoma" w:hAnsi="Tahoma" w:cs="Tahoma"/>
      <w:sz w:val="16"/>
      <w:szCs w:val="16"/>
    </w:rPr>
  </w:style>
  <w:style w:type="paragraph" w:styleId="ListParagraph">
    <w:name w:val="List Paragraph"/>
    <w:aliases w:val="Heading 2 Char1,Char Char,List Paragraph1"/>
    <w:basedOn w:val="Normal"/>
    <w:link w:val="ListParagraphChar"/>
    <w:uiPriority w:val="34"/>
    <w:qFormat/>
    <w:rsid w:val="00BA0D5F"/>
    <w:pPr>
      <w:ind w:left="720"/>
      <w:contextualSpacing/>
    </w:p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rPr>
  </w:style>
  <w:style w:type="paragraph" w:styleId="BodyText2">
    <w:name w:val="Body Text 2"/>
    <w:basedOn w:val="Normal"/>
    <w:link w:val="BodyText2Char"/>
    <w:uiPriority w:val="99"/>
    <w:semiHidden/>
    <w:unhideWhenUsed/>
    <w:rsid w:val="00424608"/>
    <w:pPr>
      <w:spacing w:after="120" w:line="480" w:lineRule="auto"/>
    </w:pPr>
  </w:style>
  <w:style w:type="character" w:customStyle="1" w:styleId="BodyText2Char">
    <w:name w:val="Body Text 2 Char"/>
    <w:link w:val="BodyText2"/>
    <w:uiPriority w:val="99"/>
    <w:semiHidden/>
    <w:rsid w:val="00424608"/>
    <w:rPr>
      <w:sz w:val="24"/>
      <w:szCs w:val="24"/>
    </w:rPr>
  </w:style>
  <w:style w:type="character" w:customStyle="1" w:styleId="Heading1Char">
    <w:name w:val="Heading 1 Char"/>
    <w:link w:val="Heading1"/>
    <w:uiPriority w:val="9"/>
    <w:rsid w:val="00FE6872"/>
    <w:rPr>
      <w:rFonts w:ascii="Cambria" w:eastAsia="Times New Roman" w:hAnsi="Cambria" w:cs="Times New Roman"/>
      <w:b/>
      <w:bCs/>
      <w:color w:val="365F91"/>
      <w:sz w:val="28"/>
      <w:szCs w:val="28"/>
      <w:lang w:val="en-US" w:eastAsia="en-US"/>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sz w:val="24"/>
      <w:szCs w:val="24"/>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rsid w:val="003D6E9A"/>
    <w:pPr>
      <w:autoSpaceDE w:val="0"/>
      <w:autoSpaceDN w:val="0"/>
      <w:adjustRightInd w:val="0"/>
    </w:pPr>
    <w:rPr>
      <w:rFonts w:eastAsia="Calibri"/>
      <w:color w:val="000000"/>
      <w:sz w:val="24"/>
      <w:szCs w:val="24"/>
    </w:rPr>
  </w:style>
  <w:style w:type="paragraph" w:styleId="NoSpacing">
    <w:name w:val="No Spacing"/>
    <w:uiPriority w:val="1"/>
    <w:qFormat/>
    <w:rsid w:val="00006910"/>
    <w:rPr>
      <w:sz w:val="24"/>
      <w:szCs w:val="24"/>
    </w:rPr>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val="id-ID" w:eastAsia="zh-CN"/>
    </w:rPr>
  </w:style>
  <w:style w:type="character" w:styleId="Emphasis">
    <w:name w:val="Emphasis"/>
    <w:uiPriority w:val="20"/>
    <w:qFormat/>
    <w:rsid w:val="002961D9"/>
    <w:rPr>
      <w:i/>
      <w:iCs/>
    </w:rPr>
  </w:style>
  <w:style w:type="character" w:customStyle="1" w:styleId="ListParagraphChar">
    <w:name w:val="List Paragraph Char"/>
    <w:aliases w:val="Heading 2 Char1 Char,Char Char Char,List Paragraph1 Char"/>
    <w:link w:val="ListParagraph"/>
    <w:uiPriority w:val="34"/>
    <w:qFormat/>
    <w:rsid w:val="002F3CC2"/>
    <w:rPr>
      <w:sz w:val="24"/>
      <w:szCs w:val="24"/>
    </w:rPr>
  </w:style>
  <w:style w:type="character" w:customStyle="1" w:styleId="alt-edited">
    <w:name w:val="alt-edited"/>
    <w:rsid w:val="00B654E3"/>
  </w:style>
  <w:style w:type="character" w:customStyle="1" w:styleId="Heading2Char">
    <w:name w:val="Heading 2 Char"/>
    <w:link w:val="Heading2"/>
    <w:uiPriority w:val="9"/>
    <w:rsid w:val="00F61A4C"/>
    <w:rPr>
      <w:rFonts w:ascii="Calibri Light" w:eastAsia="Times New Roman" w:hAnsi="Calibri Light" w:cs="Times New Roman"/>
      <w:b/>
      <w:bCs/>
      <w:i/>
      <w:iCs/>
      <w:sz w:val="28"/>
      <w:szCs w:val="28"/>
    </w:rPr>
  </w:style>
  <w:style w:type="paragraph" w:styleId="Caption">
    <w:name w:val="caption"/>
    <w:basedOn w:val="Normal"/>
    <w:next w:val="Normal"/>
    <w:uiPriority w:val="35"/>
    <w:unhideWhenUsed/>
    <w:qFormat/>
    <w:rsid w:val="00F61A4C"/>
    <w:pPr>
      <w:spacing w:after="200" w:line="276" w:lineRule="auto"/>
    </w:pPr>
    <w:rPr>
      <w:rFonts w:eastAsia="Calibri" w:cs="Arial"/>
      <w:b/>
      <w:bCs/>
      <w:szCs w:val="20"/>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59"/>
    <w:rsid w:val="00AB5797"/>
    <w:rPr>
      <w:rFonts w:ascii="Calibri" w:eastAsia="Calibri" w:hAnsi="Calibri" w:cs="SimSun"/>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427DE4"/>
    <w:rPr>
      <w:rFonts w:asciiTheme="majorHAnsi" w:eastAsiaTheme="majorEastAsia" w:hAnsiTheme="majorHAnsi" w:cstheme="majorBidi"/>
      <w:noProof/>
      <w:color w:val="1F4D78" w:themeColor="accent1" w:themeShade="7F"/>
      <w:sz w:val="24"/>
      <w:szCs w:val="24"/>
      <w:lang w:val="id-ID"/>
    </w:rPr>
  </w:style>
  <w:style w:type="paragraph" w:customStyle="1" w:styleId="BiasaAja">
    <w:name w:val="Biasa Aja"/>
    <w:basedOn w:val="Normal"/>
    <w:link w:val="BiasaAjaChar"/>
    <w:qFormat/>
    <w:rsid w:val="000D0C9F"/>
    <w:pPr>
      <w:tabs>
        <w:tab w:val="left" w:pos="4140"/>
      </w:tabs>
      <w:spacing w:line="360" w:lineRule="auto"/>
      <w:jc w:val="both"/>
    </w:pPr>
    <w:rPr>
      <w:rFonts w:eastAsiaTheme="minorHAnsi" w:cstheme="minorBidi"/>
      <w:b/>
      <w:noProof w:val="0"/>
      <w:szCs w:val="22"/>
      <w:lang w:val="en-US"/>
    </w:rPr>
  </w:style>
  <w:style w:type="character" w:customStyle="1" w:styleId="BiasaAjaChar">
    <w:name w:val="Biasa Aja Char"/>
    <w:basedOn w:val="DefaultParagraphFont"/>
    <w:link w:val="BiasaAja"/>
    <w:rsid w:val="000D0C9F"/>
    <w:rPr>
      <w:rFonts w:eastAsiaTheme="minorHAnsi" w:cstheme="minorBidi"/>
      <w:b/>
      <w:sz w:val="24"/>
      <w:szCs w:val="22"/>
    </w:rPr>
  </w:style>
  <w:style w:type="paragraph" w:customStyle="1" w:styleId="BABJURNAL">
    <w:name w:val="BAB JURNAL"/>
    <w:basedOn w:val="Normal"/>
    <w:link w:val="BABJURNALChar"/>
    <w:qFormat/>
    <w:rsid w:val="000D0C9F"/>
    <w:pPr>
      <w:spacing w:before="200"/>
      <w:jc w:val="both"/>
    </w:pPr>
    <w:rPr>
      <w:rFonts w:ascii="Arial" w:eastAsiaTheme="minorHAnsi" w:hAnsi="Arial" w:cstheme="minorBidi"/>
      <w:b/>
      <w:bCs/>
      <w:noProof w:val="0"/>
      <w:sz w:val="22"/>
      <w:szCs w:val="22"/>
      <w:lang w:val="en-US"/>
    </w:rPr>
  </w:style>
  <w:style w:type="character" w:customStyle="1" w:styleId="BABJURNALChar">
    <w:name w:val="BAB JURNAL Char"/>
    <w:basedOn w:val="DefaultParagraphFont"/>
    <w:link w:val="BABJURNAL"/>
    <w:rsid w:val="000D0C9F"/>
    <w:rPr>
      <w:rFonts w:ascii="Arial" w:eastAsiaTheme="minorHAnsi" w:hAnsi="Arial" w:cstheme="minorBidi"/>
      <w:b/>
      <w:bCs/>
      <w:sz w:val="22"/>
      <w:szCs w:val="22"/>
    </w:rPr>
  </w:style>
  <w:style w:type="character" w:customStyle="1" w:styleId="A1">
    <w:name w:val="A1"/>
    <w:uiPriority w:val="99"/>
    <w:rsid w:val="007D5D75"/>
    <w:rPr>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5B8"/>
    <w:rPr>
      <w:noProof/>
      <w:sz w:val="24"/>
      <w:szCs w:val="24"/>
      <w:lang w:val="id-ID"/>
    </w:rPr>
  </w:style>
  <w:style w:type="paragraph" w:styleId="Heading1">
    <w:name w:val="heading 1"/>
    <w:basedOn w:val="Normal"/>
    <w:next w:val="Normal"/>
    <w:link w:val="Heading1Char"/>
    <w:uiPriority w:val="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056F01"/>
    <w:pPr>
      <w:spacing w:line="360" w:lineRule="auto"/>
      <w:jc w:val="right"/>
    </w:pPr>
    <w:rPr>
      <w:sz w:val="16"/>
      <w:szCs w:val="16"/>
    </w:rPr>
  </w:style>
  <w:style w:type="character" w:customStyle="1" w:styleId="BodyText3Char">
    <w:name w:val="Body Text 3 Char"/>
    <w:link w:val="BodyText3"/>
    <w:uiPriority w:val="99"/>
    <w:locked/>
    <w:rPr>
      <w:rFonts w:cs="Times New Roman"/>
      <w:sz w:val="16"/>
      <w:szCs w:val="16"/>
    </w:rPr>
  </w:style>
  <w:style w:type="table" w:styleId="TableGrid">
    <w:name w:val="Table Grid"/>
    <w:basedOn w:val="TableNormal"/>
    <w:uiPriority w:val="59"/>
    <w:rsid w:val="00056F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BC46BD"/>
    <w:pPr>
      <w:spacing w:after="120"/>
    </w:pPr>
  </w:style>
  <w:style w:type="character" w:customStyle="1" w:styleId="BodyTextChar">
    <w:name w:val="Body Text Char"/>
    <w:link w:val="BodyText"/>
    <w:uiPriority w:val="99"/>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style>
  <w:style w:type="character" w:customStyle="1" w:styleId="BodyTextIndent2Char">
    <w:name w:val="Body Text Indent 2 Char"/>
    <w:link w:val="BodyTextIndent2"/>
    <w:uiPriority w:val="99"/>
    <w:semiHidden/>
    <w:locked/>
    <w:rPr>
      <w:rFonts w:cs="Times New Roman"/>
      <w:sz w:val="24"/>
      <w:szCs w:val="24"/>
    </w:rPr>
  </w:style>
  <w:style w:type="paragraph" w:styleId="BodyTextIndent">
    <w:name w:val="Body Text Indent"/>
    <w:basedOn w:val="Normal"/>
    <w:link w:val="BodyTextIndentChar"/>
    <w:uiPriority w:val="99"/>
    <w:rsid w:val="00BA3366"/>
    <w:pPr>
      <w:spacing w:after="120"/>
      <w:ind w:left="283"/>
    </w:pPr>
  </w:style>
  <w:style w:type="character" w:customStyle="1" w:styleId="BodyTextIndentChar">
    <w:name w:val="Body Text Indent Char"/>
    <w:link w:val="BodyTextIndent"/>
    <w:uiPriority w:val="99"/>
    <w:semiHidden/>
    <w:locked/>
    <w:rPr>
      <w:rFonts w:cs="Times New Roman"/>
      <w:sz w:val="24"/>
      <w:szCs w:val="24"/>
    </w:rPr>
  </w:style>
  <w:style w:type="paragraph" w:styleId="Footer">
    <w:name w:val="footer"/>
    <w:basedOn w:val="Normal"/>
    <w:link w:val="FooterChar"/>
    <w:uiPriority w:val="99"/>
    <w:rsid w:val="00017B05"/>
    <w:pPr>
      <w:tabs>
        <w:tab w:val="center" w:pos="4320"/>
        <w:tab w:val="right" w:pos="8640"/>
      </w:tabs>
    </w:pPr>
  </w:style>
  <w:style w:type="character" w:customStyle="1" w:styleId="FooterChar">
    <w:name w:val="Footer Char"/>
    <w:link w:val="Footer"/>
    <w:uiPriority w:val="99"/>
    <w:locked/>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uiPriority w:val="99"/>
    <w:rsid w:val="007C64D8"/>
    <w:pPr>
      <w:spacing w:after="120"/>
      <w:ind w:left="283"/>
    </w:pPr>
    <w:rPr>
      <w:sz w:val="16"/>
      <w:szCs w:val="16"/>
    </w:rPr>
  </w:style>
  <w:style w:type="character" w:customStyle="1" w:styleId="BodyTextIndent3Char">
    <w:name w:val="Body Text Indent 3 Char"/>
    <w:link w:val="BodyTextIndent3"/>
    <w:uiPriority w:val="99"/>
    <w:semiHidden/>
    <w:locked/>
    <w:rPr>
      <w:rFonts w:cs="Times New Roman"/>
      <w:sz w:val="16"/>
      <w:szCs w:val="16"/>
    </w:rPr>
  </w:style>
  <w:style w:type="paragraph" w:styleId="Subtitle">
    <w:name w:val="Subtitle"/>
    <w:basedOn w:val="Normal"/>
    <w:link w:val="SubtitleChar"/>
    <w:uiPriority w:val="11"/>
    <w:qFormat/>
    <w:rsid w:val="007C64D8"/>
    <w:pPr>
      <w:spacing w:line="360" w:lineRule="auto"/>
      <w:jc w:val="center"/>
    </w:pPr>
    <w:rPr>
      <w:rFonts w:ascii="Cambria" w:hAnsi="Cambria"/>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style>
  <w:style w:type="character" w:customStyle="1" w:styleId="HeaderChar">
    <w:name w:val="Header Char"/>
    <w:link w:val="Header"/>
    <w:uiPriority w:val="99"/>
    <w:locked/>
    <w:rPr>
      <w:rFonts w:cs="Times New Roman"/>
      <w:sz w:val="24"/>
      <w:szCs w:val="24"/>
    </w:rPr>
  </w:style>
  <w:style w:type="paragraph" w:styleId="Title">
    <w:name w:val="Title"/>
    <w:basedOn w:val="Normal"/>
    <w:link w:val="TitleChar"/>
    <w:qFormat/>
    <w:rsid w:val="002973CB"/>
    <w:pPr>
      <w:spacing w:line="360" w:lineRule="auto"/>
      <w:jc w:val="center"/>
    </w:pPr>
    <w:rPr>
      <w:b/>
      <w:sz w:val="28"/>
      <w:szCs w:val="20"/>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semiHidden/>
    <w:unhideWhenUsed/>
    <w:rsid w:val="0006418A"/>
    <w:rPr>
      <w:rFonts w:ascii="Tahoma" w:hAnsi="Tahoma"/>
      <w:sz w:val="16"/>
      <w:szCs w:val="16"/>
    </w:rPr>
  </w:style>
  <w:style w:type="character" w:customStyle="1" w:styleId="BalloonTextChar">
    <w:name w:val="Balloon Text Char"/>
    <w:link w:val="BalloonText"/>
    <w:uiPriority w:val="99"/>
    <w:semiHidden/>
    <w:locked/>
    <w:rsid w:val="0006418A"/>
    <w:rPr>
      <w:rFonts w:ascii="Tahoma" w:hAnsi="Tahoma" w:cs="Tahoma"/>
      <w:sz w:val="16"/>
      <w:szCs w:val="16"/>
    </w:rPr>
  </w:style>
  <w:style w:type="paragraph" w:styleId="ListParagraph">
    <w:name w:val="List Paragraph"/>
    <w:aliases w:val="Heading 2 Char1,Char Char,List Paragraph1"/>
    <w:basedOn w:val="Normal"/>
    <w:link w:val="ListParagraphChar"/>
    <w:uiPriority w:val="34"/>
    <w:qFormat/>
    <w:rsid w:val="00BA0D5F"/>
    <w:pPr>
      <w:ind w:left="720"/>
      <w:contextualSpacing/>
    </w:p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rPr>
  </w:style>
  <w:style w:type="paragraph" w:styleId="BodyText2">
    <w:name w:val="Body Text 2"/>
    <w:basedOn w:val="Normal"/>
    <w:link w:val="BodyText2Char"/>
    <w:uiPriority w:val="99"/>
    <w:semiHidden/>
    <w:unhideWhenUsed/>
    <w:rsid w:val="00424608"/>
    <w:pPr>
      <w:spacing w:after="120" w:line="480" w:lineRule="auto"/>
    </w:pPr>
  </w:style>
  <w:style w:type="character" w:customStyle="1" w:styleId="BodyText2Char">
    <w:name w:val="Body Text 2 Char"/>
    <w:link w:val="BodyText2"/>
    <w:uiPriority w:val="99"/>
    <w:semiHidden/>
    <w:rsid w:val="00424608"/>
    <w:rPr>
      <w:sz w:val="24"/>
      <w:szCs w:val="24"/>
    </w:rPr>
  </w:style>
  <w:style w:type="character" w:customStyle="1" w:styleId="Heading1Char">
    <w:name w:val="Heading 1 Char"/>
    <w:link w:val="Heading1"/>
    <w:uiPriority w:val="9"/>
    <w:rsid w:val="00FE6872"/>
    <w:rPr>
      <w:rFonts w:ascii="Cambria" w:eastAsia="Times New Roman" w:hAnsi="Cambria" w:cs="Times New Roman"/>
      <w:b/>
      <w:bCs/>
      <w:color w:val="365F91"/>
      <w:sz w:val="28"/>
      <w:szCs w:val="28"/>
      <w:lang w:val="en-US" w:eastAsia="en-US"/>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sz w:val="24"/>
      <w:szCs w:val="24"/>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rsid w:val="003D6E9A"/>
    <w:pPr>
      <w:autoSpaceDE w:val="0"/>
      <w:autoSpaceDN w:val="0"/>
      <w:adjustRightInd w:val="0"/>
    </w:pPr>
    <w:rPr>
      <w:rFonts w:eastAsia="Calibri"/>
      <w:color w:val="000000"/>
      <w:sz w:val="24"/>
      <w:szCs w:val="24"/>
    </w:rPr>
  </w:style>
  <w:style w:type="paragraph" w:styleId="NoSpacing">
    <w:name w:val="No Spacing"/>
    <w:uiPriority w:val="1"/>
    <w:qFormat/>
    <w:rsid w:val="00006910"/>
    <w:rPr>
      <w:sz w:val="24"/>
      <w:szCs w:val="24"/>
    </w:rPr>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val="id-ID" w:eastAsia="zh-CN"/>
    </w:rPr>
  </w:style>
  <w:style w:type="character" w:styleId="Emphasis">
    <w:name w:val="Emphasis"/>
    <w:uiPriority w:val="20"/>
    <w:qFormat/>
    <w:rsid w:val="002961D9"/>
    <w:rPr>
      <w:i/>
      <w:iCs/>
    </w:rPr>
  </w:style>
  <w:style w:type="character" w:customStyle="1" w:styleId="ListParagraphChar">
    <w:name w:val="List Paragraph Char"/>
    <w:aliases w:val="Heading 2 Char1 Char,Char Char Char,List Paragraph1 Char"/>
    <w:link w:val="ListParagraph"/>
    <w:uiPriority w:val="34"/>
    <w:qFormat/>
    <w:rsid w:val="002F3CC2"/>
    <w:rPr>
      <w:sz w:val="24"/>
      <w:szCs w:val="24"/>
    </w:rPr>
  </w:style>
  <w:style w:type="character" w:customStyle="1" w:styleId="alt-edited">
    <w:name w:val="alt-edited"/>
    <w:rsid w:val="00B654E3"/>
  </w:style>
  <w:style w:type="character" w:customStyle="1" w:styleId="Heading2Char">
    <w:name w:val="Heading 2 Char"/>
    <w:link w:val="Heading2"/>
    <w:uiPriority w:val="9"/>
    <w:rsid w:val="00F61A4C"/>
    <w:rPr>
      <w:rFonts w:ascii="Calibri Light" w:eastAsia="Times New Roman" w:hAnsi="Calibri Light" w:cs="Times New Roman"/>
      <w:b/>
      <w:bCs/>
      <w:i/>
      <w:iCs/>
      <w:sz w:val="28"/>
      <w:szCs w:val="28"/>
    </w:rPr>
  </w:style>
  <w:style w:type="paragraph" w:styleId="Caption">
    <w:name w:val="caption"/>
    <w:basedOn w:val="Normal"/>
    <w:next w:val="Normal"/>
    <w:uiPriority w:val="35"/>
    <w:unhideWhenUsed/>
    <w:qFormat/>
    <w:rsid w:val="00F61A4C"/>
    <w:pPr>
      <w:spacing w:after="200" w:line="276" w:lineRule="auto"/>
    </w:pPr>
    <w:rPr>
      <w:rFonts w:eastAsia="Calibri" w:cs="Arial"/>
      <w:b/>
      <w:bCs/>
      <w:szCs w:val="20"/>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59"/>
    <w:rsid w:val="00AB5797"/>
    <w:rPr>
      <w:rFonts w:ascii="Calibri" w:eastAsia="Calibri" w:hAnsi="Calibri" w:cs="SimSun"/>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427DE4"/>
    <w:rPr>
      <w:rFonts w:asciiTheme="majorHAnsi" w:eastAsiaTheme="majorEastAsia" w:hAnsiTheme="majorHAnsi" w:cstheme="majorBidi"/>
      <w:noProof/>
      <w:color w:val="1F4D78" w:themeColor="accent1" w:themeShade="7F"/>
      <w:sz w:val="24"/>
      <w:szCs w:val="24"/>
      <w:lang w:val="id-ID"/>
    </w:rPr>
  </w:style>
  <w:style w:type="paragraph" w:customStyle="1" w:styleId="BiasaAja">
    <w:name w:val="Biasa Aja"/>
    <w:basedOn w:val="Normal"/>
    <w:link w:val="BiasaAjaChar"/>
    <w:qFormat/>
    <w:rsid w:val="000D0C9F"/>
    <w:pPr>
      <w:tabs>
        <w:tab w:val="left" w:pos="4140"/>
      </w:tabs>
      <w:spacing w:line="360" w:lineRule="auto"/>
      <w:jc w:val="both"/>
    </w:pPr>
    <w:rPr>
      <w:rFonts w:eastAsiaTheme="minorHAnsi" w:cstheme="minorBidi"/>
      <w:b/>
      <w:noProof w:val="0"/>
      <w:szCs w:val="22"/>
      <w:lang w:val="en-US"/>
    </w:rPr>
  </w:style>
  <w:style w:type="character" w:customStyle="1" w:styleId="BiasaAjaChar">
    <w:name w:val="Biasa Aja Char"/>
    <w:basedOn w:val="DefaultParagraphFont"/>
    <w:link w:val="BiasaAja"/>
    <w:rsid w:val="000D0C9F"/>
    <w:rPr>
      <w:rFonts w:eastAsiaTheme="minorHAnsi" w:cstheme="minorBidi"/>
      <w:b/>
      <w:sz w:val="24"/>
      <w:szCs w:val="22"/>
    </w:rPr>
  </w:style>
  <w:style w:type="paragraph" w:customStyle="1" w:styleId="BABJURNAL">
    <w:name w:val="BAB JURNAL"/>
    <w:basedOn w:val="Normal"/>
    <w:link w:val="BABJURNALChar"/>
    <w:qFormat/>
    <w:rsid w:val="000D0C9F"/>
    <w:pPr>
      <w:spacing w:before="200"/>
      <w:jc w:val="both"/>
    </w:pPr>
    <w:rPr>
      <w:rFonts w:ascii="Arial" w:eastAsiaTheme="minorHAnsi" w:hAnsi="Arial" w:cstheme="minorBidi"/>
      <w:b/>
      <w:bCs/>
      <w:noProof w:val="0"/>
      <w:sz w:val="22"/>
      <w:szCs w:val="22"/>
      <w:lang w:val="en-US"/>
    </w:rPr>
  </w:style>
  <w:style w:type="character" w:customStyle="1" w:styleId="BABJURNALChar">
    <w:name w:val="BAB JURNAL Char"/>
    <w:basedOn w:val="DefaultParagraphFont"/>
    <w:link w:val="BABJURNAL"/>
    <w:rsid w:val="000D0C9F"/>
    <w:rPr>
      <w:rFonts w:ascii="Arial" w:eastAsiaTheme="minorHAnsi" w:hAnsi="Arial" w:cstheme="minorBidi"/>
      <w:b/>
      <w:bCs/>
      <w:sz w:val="22"/>
      <w:szCs w:val="22"/>
    </w:rPr>
  </w:style>
  <w:style w:type="character" w:customStyle="1" w:styleId="A1">
    <w:name w:val="A1"/>
    <w:uiPriority w:val="99"/>
    <w:rsid w:val="007D5D75"/>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213715">
      <w:bodyDiv w:val="1"/>
      <w:marLeft w:val="0"/>
      <w:marRight w:val="0"/>
      <w:marTop w:val="0"/>
      <w:marBottom w:val="0"/>
      <w:divBdr>
        <w:top w:val="none" w:sz="0" w:space="0" w:color="auto"/>
        <w:left w:val="none" w:sz="0" w:space="0" w:color="auto"/>
        <w:bottom w:val="none" w:sz="0" w:space="0" w:color="auto"/>
        <w:right w:val="none" w:sz="0" w:space="0" w:color="auto"/>
      </w:divBdr>
      <w:divsChild>
        <w:div w:id="1863010152">
          <w:marLeft w:val="0"/>
          <w:marRight w:val="0"/>
          <w:marTop w:val="0"/>
          <w:marBottom w:val="0"/>
          <w:divBdr>
            <w:top w:val="none" w:sz="0" w:space="0" w:color="auto"/>
            <w:left w:val="none" w:sz="0" w:space="0" w:color="auto"/>
            <w:bottom w:val="none" w:sz="0" w:space="0" w:color="auto"/>
            <w:right w:val="none" w:sz="0" w:space="0" w:color="auto"/>
          </w:divBdr>
        </w:div>
      </w:divsChild>
    </w:div>
    <w:div w:id="120174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fuad.hsn@gmail.com" TargetMode="External"/><Relationship Id="rId4" Type="http://schemas.microsoft.com/office/2007/relationships/stylesWithEffects" Target="stylesWithEffects.xml"/><Relationship Id="rId9" Type="http://schemas.openxmlformats.org/officeDocument/2006/relationships/hyperlink" Target="mailto:tutikcahyati029@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4ADF3C-A701-4C77-95BE-5D240936A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11422</Words>
  <Characters>65109</Characters>
  <Application>Microsoft Office Word</Application>
  <DocSecurity>0</DocSecurity>
  <Lines>542</Lines>
  <Paragraphs>152</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BIAYA TRANSAKSI PADA PENGEMBANGAN AGRIBISNIS PETERNAKAN SAPI POTONG DI PESANTREN</vt:lpstr>
      <vt:lpstr>    Karakteristik Petani Padi Organik Di Desa Sumberngepoh</vt:lpstr>
      <vt:lpstr>    Gambaran Usahatani Padi Organik di Desa Sumberngepoh</vt:lpstr>
      <vt:lpstr>    Usahatani padi organik di Desa Sumberngepoh dilakukan oleh para petani yang menj</vt:lpstr>
      <vt:lpstr>    Faktor Yang Mempengaruhi Produksi Padi Organik Di Desa Sumberngepoh</vt:lpstr>
      <vt:lpstr>    Tingkat Efisiensi Teknis Pada Usahatani Padi Organik Di Desa Sumberngepoh</vt:lpstr>
      <vt:lpstr>    Faktor- Faktor Yang Mempengaruhi Inefisiensi Teknis Usahatani Padi Organik Di De</vt:lpstr>
      <vt:lpstr>    Potensi Produk Yang Hilang Akibat Inefisiensi Teknis Usahatani Padi Organik Di D</vt:lpstr>
    </vt:vector>
  </TitlesOfParts>
  <Company>Toshiba</Company>
  <LinksUpToDate>false</LinksUpToDate>
  <CharactersWithSpaces>76379</CharactersWithSpaces>
  <SharedDoc>false</SharedDoc>
  <HLinks>
    <vt:vector size="12" baseType="variant">
      <vt:variant>
        <vt:i4>3276905</vt:i4>
      </vt:variant>
      <vt:variant>
        <vt:i4>3</vt:i4>
      </vt:variant>
      <vt:variant>
        <vt:i4>0</vt:i4>
      </vt:variant>
      <vt:variant>
        <vt:i4>5</vt:i4>
      </vt:variant>
      <vt:variant>
        <vt:lpwstr>https://sidoarjokab.bps.go.id/</vt:lpwstr>
      </vt:variant>
      <vt:variant>
        <vt:lpwstr/>
      </vt:variant>
      <vt:variant>
        <vt:i4>4194319</vt:i4>
      </vt:variant>
      <vt:variant>
        <vt:i4>0</vt:i4>
      </vt:variant>
      <vt:variant>
        <vt:i4>0</vt:i4>
      </vt:variant>
      <vt:variant>
        <vt:i4>5</vt:i4>
      </vt:variant>
      <vt:variant>
        <vt:lpwstr>https://jatim.bps.g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AYA TRANSAKSI PADA PENGEMBANGAN AGRIBISNIS PETERNAKAN SAPI POTONG DI PESANTREN</dc:title>
  <dc:creator>rosihan</dc:creator>
  <cp:lastModifiedBy>user</cp:lastModifiedBy>
  <cp:revision>7</cp:revision>
  <cp:lastPrinted>2020-06-23T05:39:00Z</cp:lastPrinted>
  <dcterms:created xsi:type="dcterms:W3CDTF">2020-06-23T01:55:00Z</dcterms:created>
  <dcterms:modified xsi:type="dcterms:W3CDTF">2020-06-2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8ac743c-2b51-3a2d-b638-094834a0d399</vt:lpwstr>
  </property>
</Properties>
</file>